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FDF656" w14:textId="77777777" w:rsidR="00F2552E" w:rsidRPr="001F48A9" w:rsidRDefault="00F2552E" w:rsidP="00F2552E">
      <w:pPr>
        <w:spacing w:line="360" w:lineRule="auto"/>
      </w:pPr>
    </w:p>
    <w:p w14:paraId="10FDF657" w14:textId="77777777" w:rsidR="00F2552E" w:rsidRPr="001F48A9" w:rsidRDefault="00F2552E" w:rsidP="00F2552E">
      <w:pPr>
        <w:spacing w:line="360" w:lineRule="auto"/>
      </w:pPr>
    </w:p>
    <w:p w14:paraId="10FDF658" w14:textId="77777777" w:rsidR="00F2552E" w:rsidRPr="001F48A9" w:rsidRDefault="00F2552E" w:rsidP="00F2552E">
      <w:pPr>
        <w:spacing w:line="360" w:lineRule="auto"/>
      </w:pPr>
    </w:p>
    <w:p w14:paraId="10FDF659" w14:textId="77777777" w:rsidR="00F2552E" w:rsidRPr="001F48A9" w:rsidRDefault="00F2552E" w:rsidP="00F2552E">
      <w:pPr>
        <w:spacing w:line="360" w:lineRule="auto"/>
      </w:pPr>
    </w:p>
    <w:p w14:paraId="10FDF65B" w14:textId="6062B5D5" w:rsidR="00F2552E" w:rsidRPr="001F48A9" w:rsidRDefault="00D056FA" w:rsidP="00D056FA">
      <w:pPr>
        <w:spacing w:line="240" w:lineRule="auto"/>
        <w:jc w:val="center"/>
        <w:rPr>
          <w:rFonts w:asciiTheme="majorHAnsi" w:hAnsiTheme="majorHAnsi"/>
          <w:b/>
          <w:sz w:val="32"/>
        </w:rPr>
      </w:pPr>
      <w:r>
        <w:rPr>
          <w:rFonts w:asciiTheme="majorHAnsi" w:hAnsiTheme="majorHAnsi"/>
          <w:b/>
          <w:sz w:val="32"/>
        </w:rPr>
        <w:t>ELEC 278 Assignment (S001)</w:t>
      </w:r>
    </w:p>
    <w:p w14:paraId="10FDF65C" w14:textId="77777777" w:rsidR="00F2552E" w:rsidRPr="001F48A9" w:rsidRDefault="00F2552E" w:rsidP="00F2552E">
      <w:pPr>
        <w:spacing w:line="240" w:lineRule="auto"/>
        <w:jc w:val="center"/>
      </w:pPr>
    </w:p>
    <w:p w14:paraId="10FDF65E" w14:textId="77777777" w:rsidR="00F2552E" w:rsidRPr="001F48A9" w:rsidRDefault="00F2552E" w:rsidP="00F2552E">
      <w:pPr>
        <w:spacing w:line="240" w:lineRule="auto"/>
        <w:jc w:val="center"/>
      </w:pPr>
    </w:p>
    <w:p w14:paraId="10FDF65F" w14:textId="77777777" w:rsidR="00F2552E" w:rsidRPr="001F48A9" w:rsidRDefault="00F2552E" w:rsidP="00F2552E">
      <w:pPr>
        <w:spacing w:line="240" w:lineRule="auto"/>
        <w:jc w:val="center"/>
      </w:pPr>
    </w:p>
    <w:p w14:paraId="10FDF661" w14:textId="25FD82AA" w:rsidR="00F2552E" w:rsidRPr="001F48A9" w:rsidRDefault="00F2552E" w:rsidP="00803C72">
      <w:pPr>
        <w:spacing w:line="240" w:lineRule="auto"/>
        <w:jc w:val="center"/>
        <w:rPr>
          <w:rFonts w:asciiTheme="majorHAnsi" w:hAnsiTheme="majorHAnsi"/>
        </w:rPr>
      </w:pPr>
      <w:r w:rsidRPr="001F48A9">
        <w:rPr>
          <w:rFonts w:asciiTheme="majorHAnsi" w:hAnsiTheme="majorHAnsi"/>
        </w:rPr>
        <w:t xml:space="preserve">Presented to: </w:t>
      </w:r>
      <w:r w:rsidR="003C23E1">
        <w:rPr>
          <w:rFonts w:asciiTheme="majorHAnsi" w:hAnsiTheme="majorHAnsi"/>
        </w:rPr>
        <w:t xml:space="preserve">Dr. </w:t>
      </w:r>
      <w:r w:rsidR="004D3ADD">
        <w:rPr>
          <w:rFonts w:asciiTheme="majorHAnsi" w:hAnsiTheme="majorHAnsi"/>
        </w:rPr>
        <w:t>Jianbing Ni</w:t>
      </w:r>
      <w:r w:rsidR="004D3ADD">
        <w:rPr>
          <w:rFonts w:asciiTheme="majorHAnsi" w:hAnsiTheme="majorHAnsi"/>
        </w:rPr>
        <w:t xml:space="preserve"> </w:t>
      </w:r>
      <w:r w:rsidR="003C23E1">
        <w:rPr>
          <w:rFonts w:asciiTheme="majorHAnsi" w:hAnsiTheme="majorHAnsi"/>
        </w:rPr>
        <w:t xml:space="preserve">and Mr. </w:t>
      </w:r>
      <w:r w:rsidR="00D056FA">
        <w:rPr>
          <w:rFonts w:asciiTheme="majorHAnsi" w:hAnsiTheme="majorHAnsi"/>
        </w:rPr>
        <w:t>Nic</w:t>
      </w:r>
      <w:r w:rsidR="002B4F42">
        <w:rPr>
          <w:rFonts w:asciiTheme="majorHAnsi" w:hAnsiTheme="majorHAnsi"/>
        </w:rPr>
        <w:t>holas</w:t>
      </w:r>
      <w:r w:rsidR="00D056FA">
        <w:rPr>
          <w:rFonts w:asciiTheme="majorHAnsi" w:hAnsiTheme="majorHAnsi"/>
        </w:rPr>
        <w:t xml:space="preserve"> Mertin</w:t>
      </w:r>
    </w:p>
    <w:p w14:paraId="10FDF662" w14:textId="77777777" w:rsidR="00F2552E" w:rsidRPr="001F48A9" w:rsidRDefault="00F2552E" w:rsidP="00F2552E">
      <w:pPr>
        <w:spacing w:line="240" w:lineRule="auto"/>
        <w:jc w:val="center"/>
        <w:rPr>
          <w:rFonts w:asciiTheme="majorHAnsi" w:hAnsiTheme="majorHAnsi"/>
        </w:rPr>
      </w:pPr>
    </w:p>
    <w:p w14:paraId="10FDF663" w14:textId="77777777" w:rsidR="00F2552E" w:rsidRPr="001F48A9" w:rsidRDefault="00F2552E" w:rsidP="00870FAD">
      <w:pPr>
        <w:spacing w:line="240" w:lineRule="auto"/>
        <w:rPr>
          <w:rFonts w:asciiTheme="majorHAnsi" w:hAnsiTheme="majorHAnsi"/>
        </w:rPr>
      </w:pPr>
    </w:p>
    <w:p w14:paraId="10FDF664" w14:textId="4E36CF1B" w:rsidR="00F2552E" w:rsidRPr="001F48A9" w:rsidRDefault="00803C72" w:rsidP="00F2552E">
      <w:pPr>
        <w:spacing w:line="240" w:lineRule="auto"/>
        <w:jc w:val="center"/>
        <w:rPr>
          <w:rFonts w:asciiTheme="majorHAnsi" w:hAnsiTheme="majorHAnsi"/>
        </w:rPr>
      </w:pPr>
      <w:r>
        <w:rPr>
          <w:rFonts w:asciiTheme="majorHAnsi" w:hAnsiTheme="majorHAnsi"/>
        </w:rPr>
        <w:t xml:space="preserve">Final </w:t>
      </w:r>
      <w:r w:rsidR="00F2552E" w:rsidRPr="001F48A9">
        <w:rPr>
          <w:rFonts w:asciiTheme="majorHAnsi" w:hAnsiTheme="majorHAnsi"/>
        </w:rPr>
        <w:t>Report</w:t>
      </w:r>
    </w:p>
    <w:p w14:paraId="10FDF665" w14:textId="69B53666" w:rsidR="00F2552E" w:rsidRPr="001F48A9" w:rsidRDefault="00F81BCB" w:rsidP="00F2552E">
      <w:pPr>
        <w:spacing w:line="240" w:lineRule="auto"/>
        <w:jc w:val="center"/>
        <w:rPr>
          <w:rFonts w:asciiTheme="majorHAnsi" w:hAnsiTheme="majorHAnsi"/>
        </w:rPr>
      </w:pPr>
      <w:r>
        <w:rPr>
          <w:rFonts w:asciiTheme="majorHAnsi" w:hAnsiTheme="majorHAnsi"/>
        </w:rPr>
        <w:t>ELEC 278</w:t>
      </w:r>
      <w:r w:rsidR="00B53B1A">
        <w:rPr>
          <w:rFonts w:asciiTheme="majorHAnsi" w:hAnsiTheme="majorHAnsi"/>
        </w:rPr>
        <w:t xml:space="preserve"> – Fundamental of Information Structures</w:t>
      </w:r>
    </w:p>
    <w:p w14:paraId="10FDF666" w14:textId="53E777EB" w:rsidR="00F2552E" w:rsidRPr="001F48A9" w:rsidRDefault="00B53B1A" w:rsidP="00F2552E">
      <w:pPr>
        <w:spacing w:line="240" w:lineRule="auto"/>
        <w:jc w:val="center"/>
        <w:rPr>
          <w:rFonts w:asciiTheme="majorHAnsi" w:hAnsiTheme="majorHAnsi"/>
        </w:rPr>
      </w:pPr>
      <w:r>
        <w:rPr>
          <w:rFonts w:asciiTheme="majorHAnsi" w:hAnsiTheme="majorHAnsi"/>
        </w:rPr>
        <w:t>Electrical and Computer Engineering</w:t>
      </w:r>
    </w:p>
    <w:p w14:paraId="10FDF667" w14:textId="4322C7BC" w:rsidR="00F2552E" w:rsidRPr="001F48A9" w:rsidRDefault="00F2552E" w:rsidP="00F2552E">
      <w:pPr>
        <w:spacing w:line="240" w:lineRule="auto"/>
        <w:jc w:val="center"/>
        <w:rPr>
          <w:rFonts w:asciiTheme="majorHAnsi" w:hAnsiTheme="majorHAnsi"/>
        </w:rPr>
      </w:pPr>
      <w:r w:rsidRPr="001F48A9">
        <w:rPr>
          <w:rFonts w:asciiTheme="majorHAnsi" w:hAnsiTheme="majorHAnsi"/>
        </w:rPr>
        <w:t xml:space="preserve">Faculty of </w:t>
      </w:r>
      <w:r w:rsidR="006D4759">
        <w:rPr>
          <w:rFonts w:asciiTheme="majorHAnsi" w:hAnsiTheme="majorHAnsi"/>
        </w:rPr>
        <w:t>Engineering and Applied Science</w:t>
      </w:r>
    </w:p>
    <w:p w14:paraId="10FDF668" w14:textId="57863CAB" w:rsidR="00F2552E" w:rsidRPr="001F48A9" w:rsidRDefault="00F2552E" w:rsidP="00F2552E">
      <w:pPr>
        <w:spacing w:line="240" w:lineRule="auto"/>
        <w:jc w:val="center"/>
        <w:rPr>
          <w:rFonts w:asciiTheme="majorHAnsi" w:hAnsiTheme="majorHAnsi"/>
        </w:rPr>
      </w:pPr>
      <w:r w:rsidRPr="001F48A9">
        <w:rPr>
          <w:rFonts w:asciiTheme="majorHAnsi" w:hAnsiTheme="majorHAnsi"/>
        </w:rPr>
        <w:t>Queen</w:t>
      </w:r>
      <w:r w:rsidR="003F546E">
        <w:rPr>
          <w:rFonts w:asciiTheme="majorHAnsi" w:hAnsiTheme="majorHAnsi"/>
        </w:rPr>
        <w:t>’</w:t>
      </w:r>
      <w:r w:rsidRPr="001F48A9">
        <w:rPr>
          <w:rFonts w:asciiTheme="majorHAnsi" w:hAnsiTheme="majorHAnsi"/>
        </w:rPr>
        <w:t>s University</w:t>
      </w:r>
    </w:p>
    <w:p w14:paraId="10FDF669" w14:textId="77777777" w:rsidR="00F2552E" w:rsidRPr="001F48A9" w:rsidRDefault="00F2552E" w:rsidP="00F2552E">
      <w:pPr>
        <w:spacing w:line="240" w:lineRule="auto"/>
        <w:jc w:val="center"/>
        <w:rPr>
          <w:rFonts w:asciiTheme="majorHAnsi" w:hAnsiTheme="majorHAnsi"/>
        </w:rPr>
      </w:pPr>
    </w:p>
    <w:p w14:paraId="10FDF66A" w14:textId="77777777" w:rsidR="00F2552E" w:rsidRPr="001F48A9" w:rsidRDefault="00F2552E" w:rsidP="00F2552E">
      <w:pPr>
        <w:spacing w:line="240" w:lineRule="auto"/>
        <w:rPr>
          <w:rFonts w:asciiTheme="majorHAnsi" w:hAnsiTheme="majorHAnsi"/>
        </w:rPr>
      </w:pPr>
    </w:p>
    <w:p w14:paraId="1FDB35FF" w14:textId="54F10D57" w:rsidR="00AF0F15" w:rsidRDefault="00F2552E" w:rsidP="00B53B1A">
      <w:pPr>
        <w:spacing w:line="240" w:lineRule="auto"/>
        <w:jc w:val="center"/>
        <w:rPr>
          <w:rFonts w:asciiTheme="majorHAnsi" w:hAnsiTheme="majorHAnsi"/>
          <w:b/>
        </w:rPr>
      </w:pPr>
      <w:r w:rsidRPr="001F48A9">
        <w:rPr>
          <w:rFonts w:asciiTheme="majorHAnsi" w:hAnsiTheme="majorHAnsi"/>
          <w:b/>
        </w:rPr>
        <w:t xml:space="preserve">Prepared by </w:t>
      </w:r>
      <w:r w:rsidR="00B53B1A">
        <w:rPr>
          <w:rFonts w:asciiTheme="majorHAnsi" w:hAnsiTheme="majorHAnsi"/>
          <w:b/>
        </w:rPr>
        <w:t>Hendrix</w:t>
      </w:r>
      <w:r w:rsidR="00040E7B">
        <w:rPr>
          <w:rFonts w:asciiTheme="majorHAnsi" w:hAnsiTheme="majorHAnsi"/>
          <w:b/>
        </w:rPr>
        <w:t xml:space="preserve"> Gryspeerdt</w:t>
      </w:r>
    </w:p>
    <w:p w14:paraId="06B28920" w14:textId="77777777" w:rsidR="00040E7B" w:rsidRDefault="00040E7B" w:rsidP="00B53B1A">
      <w:pPr>
        <w:spacing w:line="240" w:lineRule="auto"/>
        <w:jc w:val="center"/>
        <w:rPr>
          <w:rFonts w:asciiTheme="majorHAnsi" w:hAnsiTheme="majorHAnsi"/>
          <w:b/>
        </w:rPr>
      </w:pPr>
    </w:p>
    <w:p w14:paraId="10FDF670" w14:textId="20B8F270" w:rsidR="00870FAD" w:rsidRDefault="00040E7B" w:rsidP="00040E7B">
      <w:pPr>
        <w:spacing w:line="240" w:lineRule="auto"/>
        <w:rPr>
          <w:rFonts w:asciiTheme="majorHAnsi" w:hAnsiTheme="majorHAnsi"/>
          <w:bCs/>
        </w:rPr>
      </w:pPr>
      <w:r w:rsidRPr="00040E7B">
        <w:rPr>
          <w:rFonts w:asciiTheme="majorHAnsi" w:hAnsiTheme="majorHAnsi"/>
          <w:bCs/>
        </w:rPr>
        <w:t>I, (</w:t>
      </w:r>
      <w:r>
        <w:rPr>
          <w:rFonts w:asciiTheme="majorHAnsi" w:hAnsiTheme="majorHAnsi"/>
          <w:bCs/>
        </w:rPr>
        <w:t xml:space="preserve">Hendrix Gryspeerdt), attest that </w:t>
      </w:r>
      <w:proofErr w:type="gramStart"/>
      <w:r>
        <w:rPr>
          <w:rFonts w:asciiTheme="majorHAnsi" w:hAnsiTheme="majorHAnsi"/>
          <w:bCs/>
        </w:rPr>
        <w:t>all of</w:t>
      </w:r>
      <w:proofErr w:type="gramEnd"/>
      <w:r>
        <w:rPr>
          <w:rFonts w:asciiTheme="majorHAnsi" w:hAnsiTheme="majorHAnsi"/>
          <w:bCs/>
        </w:rPr>
        <w:t xml:space="preserve"> the materials which I am submitting for this assignment are my own and were written solely by me. I have cited in this report any sources, other than class materials, which I used in creating any part of this assignment. Furthermore, this work adheres to the policy on generative artificial intelligence as documented in the instructions.</w:t>
      </w:r>
    </w:p>
    <w:p w14:paraId="206FDB27" w14:textId="77777777" w:rsidR="00040E7B" w:rsidRPr="001F48A9" w:rsidRDefault="00040E7B" w:rsidP="00040E7B">
      <w:pPr>
        <w:spacing w:line="240" w:lineRule="auto"/>
        <w:rPr>
          <w:rFonts w:asciiTheme="majorHAnsi" w:hAnsiTheme="majorHAnsi"/>
        </w:rPr>
      </w:pPr>
    </w:p>
    <w:p w14:paraId="10FDF671" w14:textId="1DE70D7C" w:rsidR="00A25D65" w:rsidRPr="001F48A9" w:rsidRDefault="00523D59" w:rsidP="00F2552E">
      <w:pPr>
        <w:spacing w:line="240" w:lineRule="auto"/>
        <w:jc w:val="center"/>
        <w:rPr>
          <w:rFonts w:asciiTheme="majorHAnsi" w:hAnsiTheme="majorHAnsi"/>
          <w:b/>
          <w:i/>
        </w:rPr>
      </w:pPr>
      <w:r>
        <w:rPr>
          <w:rFonts w:asciiTheme="majorHAnsi" w:hAnsiTheme="majorHAnsi"/>
          <w:b/>
          <w:i/>
        </w:rPr>
        <w:t>Date of Submission</w:t>
      </w:r>
      <w:r w:rsidR="00B1519A">
        <w:rPr>
          <w:rFonts w:asciiTheme="majorHAnsi" w:hAnsiTheme="majorHAnsi"/>
          <w:b/>
          <w:i/>
        </w:rPr>
        <w:t>: 6</w:t>
      </w:r>
      <w:r w:rsidR="00B1519A" w:rsidRPr="00B1519A">
        <w:rPr>
          <w:rFonts w:asciiTheme="majorHAnsi" w:hAnsiTheme="majorHAnsi"/>
          <w:b/>
          <w:i/>
          <w:vertAlign w:val="superscript"/>
        </w:rPr>
        <w:t>th</w:t>
      </w:r>
      <w:r w:rsidR="00B1519A">
        <w:rPr>
          <w:rFonts w:asciiTheme="majorHAnsi" w:hAnsiTheme="majorHAnsi"/>
          <w:b/>
          <w:i/>
        </w:rPr>
        <w:t xml:space="preserve"> </w:t>
      </w:r>
      <w:proofErr w:type="gramStart"/>
      <w:r>
        <w:rPr>
          <w:rFonts w:asciiTheme="majorHAnsi" w:hAnsiTheme="majorHAnsi"/>
          <w:b/>
          <w:i/>
        </w:rPr>
        <w:t>December,</w:t>
      </w:r>
      <w:proofErr w:type="gramEnd"/>
      <w:r>
        <w:rPr>
          <w:rFonts w:asciiTheme="majorHAnsi" w:hAnsiTheme="majorHAnsi"/>
          <w:b/>
          <w:i/>
        </w:rPr>
        <w:t xml:space="preserve"> 2023</w:t>
      </w:r>
    </w:p>
    <w:p w14:paraId="4723A902" w14:textId="77777777" w:rsidR="00F2552E" w:rsidRPr="001F48A9" w:rsidRDefault="00F2552E" w:rsidP="00F2552E">
      <w:pPr>
        <w:spacing w:line="240" w:lineRule="auto"/>
        <w:jc w:val="center"/>
        <w:sectPr w:rsidR="00F2552E" w:rsidRPr="001F48A9" w:rsidSect="00AF0F15">
          <w:headerReference w:type="even" r:id="rId11"/>
          <w:headerReference w:type="default" r:id="rId12"/>
          <w:footerReference w:type="even" r:id="rId13"/>
          <w:footerReference w:type="default" r:id="rId14"/>
          <w:headerReference w:type="first" r:id="rId15"/>
          <w:footerReference w:type="first" r:id="rId16"/>
          <w:pgSz w:w="12240" w:h="15840"/>
          <w:pgMar w:top="720" w:right="720" w:bottom="720" w:left="720" w:header="720" w:footer="720" w:gutter="0"/>
          <w:cols w:space="720"/>
          <w:docGrid w:linePitch="360"/>
        </w:sectPr>
      </w:pPr>
    </w:p>
    <w:p w14:paraId="0F7E875A" w14:textId="0AEF698B" w:rsidR="00C25CF2" w:rsidRDefault="00F2552E" w:rsidP="00807A79">
      <w:pPr>
        <w:pStyle w:val="TOCHeading"/>
        <w:numPr>
          <w:ilvl w:val="0"/>
          <w:numId w:val="0"/>
        </w:numPr>
        <w:ind w:left="432" w:hanging="432"/>
      </w:pPr>
      <w:bookmarkStart w:id="0" w:name="_Ref74291639"/>
      <w:bookmarkStart w:id="1" w:name="_Ref74292088"/>
      <w:bookmarkStart w:id="2" w:name="_Ref74292221"/>
      <w:bookmarkStart w:id="3" w:name="_Toc74293914"/>
      <w:bookmarkStart w:id="4" w:name="_Toc74297313"/>
      <w:bookmarkStart w:id="5" w:name="_Toc74304666"/>
      <w:bookmarkStart w:id="6" w:name="_Toc74319665"/>
      <w:bookmarkStart w:id="7" w:name="_Toc74320029"/>
      <w:bookmarkStart w:id="8" w:name="_Toc74558393"/>
      <w:bookmarkStart w:id="9" w:name="_Toc75268312"/>
      <w:bookmarkStart w:id="10" w:name="_Toc75506693"/>
      <w:bookmarkStart w:id="11" w:name="_Toc75515558"/>
      <w:bookmarkStart w:id="12" w:name="_Toc75517600"/>
      <w:bookmarkStart w:id="13" w:name="_Toc75517678"/>
      <w:bookmarkStart w:id="14" w:name="_Toc75517775"/>
      <w:bookmarkStart w:id="15" w:name="_Toc75517888"/>
      <w:bookmarkStart w:id="16" w:name="_Toc75517951"/>
      <w:bookmarkStart w:id="17" w:name="_Toc75518176"/>
      <w:bookmarkStart w:id="18" w:name="_Toc78965679"/>
      <w:r w:rsidRPr="001F48A9">
        <w:lastRenderedPageBreak/>
        <w:t>Executive Summary</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sidRPr="001F48A9">
        <w:t xml:space="preserve"> </w:t>
      </w:r>
    </w:p>
    <w:p w14:paraId="67DEAC0F" w14:textId="77777777" w:rsidR="00F910B7" w:rsidRDefault="00CE7C64" w:rsidP="001C27C9">
      <w:pPr>
        <w:spacing w:line="240" w:lineRule="auto"/>
      </w:pPr>
      <w:r>
        <w:t xml:space="preserve">The goal of this assignment was to implement the necessary functions </w:t>
      </w:r>
      <w:r w:rsidR="005E6533">
        <w:t xml:space="preserve">to </w:t>
      </w:r>
      <w:r w:rsidR="007E4F69">
        <w:t xml:space="preserve">complete </w:t>
      </w:r>
      <w:r w:rsidR="005E6533">
        <w:t xml:space="preserve">a </w:t>
      </w:r>
      <w:r w:rsidR="00C12CF1">
        <w:t>simple</w:t>
      </w:r>
      <w:r w:rsidR="005E6533">
        <w:t xml:space="preserve"> spreadsheet </w:t>
      </w:r>
      <w:r w:rsidR="007E4F69">
        <w:t xml:space="preserve">program </w:t>
      </w:r>
      <w:r w:rsidR="005E6533">
        <w:t xml:space="preserve">that runs in a </w:t>
      </w:r>
      <w:r w:rsidR="00C750E2">
        <w:t>terminal.</w:t>
      </w:r>
      <w:r w:rsidR="00E40945">
        <w:t xml:space="preserve"> </w:t>
      </w:r>
      <w:r w:rsidR="005532D4">
        <w:t xml:space="preserve">The finished program </w:t>
      </w:r>
      <w:r w:rsidR="00F910B7">
        <w:t>fulfills the following functional requirements (FRs):</w:t>
      </w:r>
    </w:p>
    <w:p w14:paraId="1F505C40" w14:textId="77777777" w:rsidR="00F910B7" w:rsidRDefault="00F910B7" w:rsidP="00F910B7">
      <w:pPr>
        <w:pStyle w:val="ListParagraph"/>
        <w:numPr>
          <w:ilvl w:val="0"/>
          <w:numId w:val="36"/>
        </w:numPr>
        <w:spacing w:line="240" w:lineRule="auto"/>
      </w:pPr>
      <w:r>
        <w:t xml:space="preserve">A user can navigate between cells and modify or clear the value of each. </w:t>
      </w:r>
    </w:p>
    <w:p w14:paraId="10FDF67B" w14:textId="7B541761" w:rsidR="001C27C9" w:rsidRDefault="00E369EC" w:rsidP="00F910B7">
      <w:pPr>
        <w:pStyle w:val="ListParagraph"/>
        <w:numPr>
          <w:ilvl w:val="0"/>
          <w:numId w:val="36"/>
        </w:numPr>
        <w:spacing w:line="240" w:lineRule="auto"/>
      </w:pPr>
      <w:r>
        <w:t>When a user enters a new value, it is interpreted as either text, a number, or a formula.</w:t>
      </w:r>
    </w:p>
    <w:p w14:paraId="19E37DED" w14:textId="0FA0A987" w:rsidR="00E369EC" w:rsidRDefault="00E369EC" w:rsidP="00E369EC">
      <w:pPr>
        <w:pStyle w:val="ListParagraph"/>
        <w:numPr>
          <w:ilvl w:val="1"/>
          <w:numId w:val="36"/>
        </w:numPr>
        <w:spacing w:line="240" w:lineRule="auto"/>
      </w:pPr>
      <w:r>
        <w:t xml:space="preserve">A value which starts with an </w:t>
      </w:r>
      <w:proofErr w:type="gramStart"/>
      <w:r>
        <w:t>equals</w:t>
      </w:r>
      <w:proofErr w:type="gramEnd"/>
      <w:r>
        <w:t xml:space="preserve"> sign (=) is always interpreted as a formula; if it does not form a valid formula, then the user is shown an error.</w:t>
      </w:r>
    </w:p>
    <w:p w14:paraId="50EF33DF" w14:textId="7261CCC9" w:rsidR="00E369EC" w:rsidRDefault="00CB43D4" w:rsidP="00E369EC">
      <w:pPr>
        <w:pStyle w:val="ListParagraph"/>
        <w:numPr>
          <w:ilvl w:val="1"/>
          <w:numId w:val="36"/>
        </w:numPr>
        <w:spacing w:line="240" w:lineRule="auto"/>
      </w:pPr>
      <w:r>
        <w:t>A valid formula consists of one or more numbers or cell coordinates (e.g., B7) separated by addition signs (+).</w:t>
      </w:r>
    </w:p>
    <w:p w14:paraId="0423BFF4" w14:textId="1F5442F1" w:rsidR="00CB43D4" w:rsidRDefault="00354B4A" w:rsidP="00E369EC">
      <w:pPr>
        <w:pStyle w:val="ListParagraph"/>
        <w:numPr>
          <w:ilvl w:val="1"/>
          <w:numId w:val="36"/>
        </w:numPr>
        <w:spacing w:line="240" w:lineRule="auto"/>
      </w:pPr>
      <w:r>
        <w:t>A value which consists of one or more decimal digits (0 through 9) with at most one decimal point is interpreted as a number.</w:t>
      </w:r>
    </w:p>
    <w:p w14:paraId="68674B81" w14:textId="3512084B" w:rsidR="00354B4A" w:rsidRDefault="00354B4A" w:rsidP="00E369EC">
      <w:pPr>
        <w:pStyle w:val="ListParagraph"/>
        <w:numPr>
          <w:ilvl w:val="1"/>
          <w:numId w:val="36"/>
        </w:numPr>
        <w:spacing w:line="240" w:lineRule="auto"/>
      </w:pPr>
      <w:r>
        <w:t xml:space="preserve">A value which does not start with an </w:t>
      </w:r>
      <w:proofErr w:type="gramStart"/>
      <w:r>
        <w:t>equals</w:t>
      </w:r>
      <w:proofErr w:type="gramEnd"/>
      <w:r>
        <w:t xml:space="preserve"> sign and is not a number is interpreted as text.</w:t>
      </w:r>
    </w:p>
    <w:p w14:paraId="7B155684" w14:textId="5311186E" w:rsidR="00354B4A" w:rsidRDefault="00FF0EE4" w:rsidP="00354B4A">
      <w:pPr>
        <w:pStyle w:val="ListParagraph"/>
        <w:numPr>
          <w:ilvl w:val="0"/>
          <w:numId w:val="36"/>
        </w:numPr>
        <w:spacing w:line="240" w:lineRule="auto"/>
      </w:pPr>
      <w:r>
        <w:t>When a user navigates to a cell, a textual representation of its value is shown in an editable field (i.e., the content field at the top of Excel’s interface), and the user can edit the value of the cell based on that representation. When the cell contains a formula, this should be a representation of the formula itself, not the computed value (which is shown in the cell itself).</w:t>
      </w:r>
    </w:p>
    <w:p w14:paraId="5ED68148" w14:textId="1A086637" w:rsidR="00FF0EE4" w:rsidRDefault="00FF0EE4" w:rsidP="00354B4A">
      <w:pPr>
        <w:pStyle w:val="ListParagraph"/>
        <w:numPr>
          <w:ilvl w:val="0"/>
          <w:numId w:val="36"/>
        </w:numPr>
        <w:spacing w:line="240" w:lineRule="auto"/>
      </w:pPr>
      <w:r>
        <w:t xml:space="preserve">When the value of a cell changes, the displayed contents of all formula cells which (directly or indirectly) </w:t>
      </w:r>
      <w:r w:rsidR="00A50D94">
        <w:t>depend on it are updated.</w:t>
      </w:r>
    </w:p>
    <w:p w14:paraId="5F0F8B9E" w14:textId="6C5B9887" w:rsidR="00A50D94" w:rsidRDefault="002F68BA" w:rsidP="00A50D94">
      <w:pPr>
        <w:spacing w:line="240" w:lineRule="auto"/>
      </w:pPr>
      <w:r>
        <w:t xml:space="preserve">This report contains detailed explanations on the data structures and algorithms used to </w:t>
      </w:r>
      <w:r w:rsidR="00F911BA">
        <w:t>meet the FRs and the following non-functional requirements (NFRs):</w:t>
      </w:r>
    </w:p>
    <w:p w14:paraId="064F7FF3" w14:textId="27A04EBF" w:rsidR="00F911BA" w:rsidRDefault="00AA7765" w:rsidP="00AA7765">
      <w:pPr>
        <w:pStyle w:val="ListParagraph"/>
        <w:numPr>
          <w:ilvl w:val="0"/>
          <w:numId w:val="37"/>
        </w:numPr>
        <w:spacing w:line="240" w:lineRule="auto"/>
      </w:pPr>
      <w:r>
        <w:t>For each algorithm implemented, it should not be possible to achieve a better time complexity using only the tools taught in this course.</w:t>
      </w:r>
    </w:p>
    <w:p w14:paraId="7E1EA39E" w14:textId="540A4F74" w:rsidR="00AA7765" w:rsidRDefault="006C3285" w:rsidP="00AA7765">
      <w:pPr>
        <w:pStyle w:val="ListParagraph"/>
        <w:numPr>
          <w:ilvl w:val="0"/>
          <w:numId w:val="37"/>
        </w:numPr>
        <w:spacing w:line="240" w:lineRule="auto"/>
      </w:pPr>
      <w:r>
        <w:t>Any dynamically allocated memory should be freed once it is no longer needed.</w:t>
      </w:r>
    </w:p>
    <w:p w14:paraId="034619BF" w14:textId="6F10A51B" w:rsidR="00944FDC" w:rsidRDefault="006C3285" w:rsidP="00944FDC">
      <w:pPr>
        <w:pStyle w:val="ListParagraph"/>
        <w:numPr>
          <w:ilvl w:val="0"/>
          <w:numId w:val="37"/>
        </w:numPr>
        <w:spacing w:line="240" w:lineRule="auto"/>
      </w:pPr>
      <w:r>
        <w:t>The code must be sufficiently organized and commented for a software engineer with appropriate background knowledge to maintain.</w:t>
      </w:r>
    </w:p>
    <w:p w14:paraId="713EE3FE" w14:textId="472B9DFD" w:rsidR="00D3073C" w:rsidRPr="00944FDC" w:rsidRDefault="00944FDC" w:rsidP="00944FDC">
      <w:pPr>
        <w:spacing w:line="240" w:lineRule="auto"/>
      </w:pPr>
      <w:r>
        <w:t xml:space="preserve">For Example, to handle FR4, a topological sort of the dependency graph was computed to determine the order in which to update dependent </w:t>
      </w:r>
      <w:r w:rsidR="009C4B71">
        <w:t xml:space="preserve">formula </w:t>
      </w:r>
      <w:r>
        <w:t>cells.</w:t>
      </w:r>
      <w:r w:rsidR="00416AB7">
        <w:t xml:space="preserve"> Each of the functional requirements were tested</w:t>
      </w:r>
      <w:r w:rsidR="00015C06">
        <w:t xml:space="preserve"> by writing tests in the file </w:t>
      </w:r>
      <w:proofErr w:type="spellStart"/>
      <w:r w:rsidR="00015C06">
        <w:t>tests.c</w:t>
      </w:r>
      <w:proofErr w:type="spellEnd"/>
      <w:r w:rsidR="00015C06">
        <w:t xml:space="preserve"> and running </w:t>
      </w:r>
      <w:r w:rsidR="00143B85">
        <w:t xml:space="preserve">those tests using </w:t>
      </w:r>
      <w:proofErr w:type="spellStart"/>
      <w:r w:rsidR="00143B85">
        <w:t>testrunner.c</w:t>
      </w:r>
      <w:proofErr w:type="spellEnd"/>
      <w:r w:rsidR="00143B85">
        <w:t>.</w:t>
      </w:r>
      <w:r w:rsidR="001E48C6">
        <w:t xml:space="preserve"> Extra features were added to extend the </w:t>
      </w:r>
      <w:r w:rsidR="001D7D86">
        <w:t>basic requirements of the FRs and those are detailed in the section titled Extra Features.</w:t>
      </w:r>
      <w:r w:rsidR="00015C06">
        <w:t xml:space="preserve"> </w:t>
      </w:r>
      <w:r w:rsidR="00D3073C" w:rsidRPr="001F48A9">
        <w:br w:type="page"/>
      </w:r>
    </w:p>
    <w:p w14:paraId="10FDF6D6" w14:textId="06344A29" w:rsidR="00E65AF0" w:rsidRPr="001F48A9" w:rsidRDefault="00E65AF0" w:rsidP="00C25CF2">
      <w:pPr>
        <w:spacing w:line="360" w:lineRule="auto"/>
        <w:sectPr w:rsidR="00E65AF0" w:rsidRPr="001F48A9" w:rsidSect="00F30207">
          <w:footerReference w:type="default" r:id="rId17"/>
          <w:pgSz w:w="12240" w:h="15840"/>
          <w:pgMar w:top="1440" w:right="1440" w:bottom="1440" w:left="1440" w:header="720" w:footer="720" w:gutter="0"/>
          <w:pgNumType w:fmt="lowerRoman" w:start="1"/>
          <w:cols w:space="720"/>
          <w:docGrid w:linePitch="360"/>
        </w:sectPr>
      </w:pPr>
    </w:p>
    <w:p w14:paraId="10FDF6D7" w14:textId="51BDA9CA" w:rsidR="00E65965" w:rsidRPr="001F48A9" w:rsidRDefault="005A1373" w:rsidP="00C25CF2">
      <w:pPr>
        <w:pStyle w:val="Heading1"/>
        <w:numPr>
          <w:ilvl w:val="0"/>
          <w:numId w:val="30"/>
        </w:numPr>
        <w:spacing w:after="240"/>
      </w:pPr>
      <w:bookmarkStart w:id="19" w:name="_Toc82186510"/>
      <w:bookmarkStart w:id="20" w:name="_Toc82186844"/>
      <w:bookmarkStart w:id="21" w:name="_Toc82187006"/>
      <w:bookmarkStart w:id="22" w:name="_Toc82187152"/>
      <w:bookmarkStart w:id="23" w:name="_Toc82248604"/>
      <w:bookmarkStart w:id="24" w:name="_Toc82248730"/>
      <w:bookmarkStart w:id="25" w:name="_Toc82249187"/>
      <w:bookmarkStart w:id="26" w:name="_Toc82186514"/>
      <w:bookmarkStart w:id="27" w:name="_Toc82186848"/>
      <w:bookmarkStart w:id="28" w:name="_Toc82187010"/>
      <w:bookmarkStart w:id="29" w:name="_Toc82187156"/>
      <w:bookmarkStart w:id="30" w:name="_Toc82248608"/>
      <w:bookmarkStart w:id="31" w:name="_Toc82248734"/>
      <w:bookmarkStart w:id="32" w:name="_Toc82249191"/>
      <w:bookmarkStart w:id="33" w:name="_Toc82186515"/>
      <w:bookmarkStart w:id="34" w:name="_Toc82186849"/>
      <w:bookmarkStart w:id="35" w:name="_Toc82187011"/>
      <w:bookmarkStart w:id="36" w:name="_Toc82187157"/>
      <w:bookmarkStart w:id="37" w:name="_Toc82248609"/>
      <w:bookmarkStart w:id="38" w:name="_Toc82248735"/>
      <w:bookmarkStart w:id="39" w:name="_Toc82249192"/>
      <w:bookmarkStart w:id="40" w:name="_Toc82186517"/>
      <w:bookmarkStart w:id="41" w:name="_Toc82186851"/>
      <w:bookmarkStart w:id="42" w:name="_Toc82187013"/>
      <w:bookmarkStart w:id="43" w:name="_Toc82187159"/>
      <w:bookmarkStart w:id="44" w:name="_Toc82248611"/>
      <w:bookmarkStart w:id="45" w:name="_Toc82248737"/>
      <w:bookmarkStart w:id="46" w:name="_Toc82249194"/>
      <w:bookmarkStart w:id="47" w:name="_Ref74291897"/>
      <w:bookmarkStart w:id="48" w:name="_Toc74558397"/>
      <w:bookmarkStart w:id="49" w:name="_Toc75268316"/>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lastRenderedPageBreak/>
        <w:t xml:space="preserve"> </w:t>
      </w:r>
      <w:bookmarkEnd w:id="47"/>
      <w:bookmarkEnd w:id="48"/>
      <w:bookmarkEnd w:id="49"/>
      <w:r w:rsidR="00807A79">
        <w:t>Design Proposal</w:t>
      </w:r>
    </w:p>
    <w:p w14:paraId="4CCCC103" w14:textId="57C55558" w:rsidR="008F33CF" w:rsidRDefault="00E65965" w:rsidP="00807A79">
      <w:pPr>
        <w:spacing w:line="360" w:lineRule="auto"/>
        <w:rPr>
          <w:iCs/>
        </w:rPr>
      </w:pPr>
      <w:r w:rsidRPr="00807A79">
        <w:rPr>
          <w:iCs/>
        </w:rPr>
        <w:t xml:space="preserve"> </w:t>
      </w:r>
      <w:r w:rsidR="00807A79">
        <w:rPr>
          <w:iCs/>
        </w:rPr>
        <w:t xml:space="preserve">My approach to solving this problem </w:t>
      </w:r>
      <w:r w:rsidR="00CE7355">
        <w:rPr>
          <w:iCs/>
        </w:rPr>
        <w:t xml:space="preserve">was to </w:t>
      </w:r>
      <w:r w:rsidR="008F33CF">
        <w:rPr>
          <w:iCs/>
        </w:rPr>
        <w:t>do the following step</w:t>
      </w:r>
      <w:r w:rsidR="00777DD3">
        <w:rPr>
          <w:iCs/>
        </w:rPr>
        <w:t>s</w:t>
      </w:r>
      <w:r w:rsidR="008F33CF">
        <w:rPr>
          <w:iCs/>
        </w:rPr>
        <w:t xml:space="preserve"> in order:</w:t>
      </w:r>
    </w:p>
    <w:p w14:paraId="6A7638B2" w14:textId="38552C80" w:rsidR="00947ABE" w:rsidRDefault="00947ABE" w:rsidP="008F33CF">
      <w:pPr>
        <w:pStyle w:val="ListParagraph"/>
        <w:numPr>
          <w:ilvl w:val="0"/>
          <w:numId w:val="33"/>
        </w:numPr>
        <w:spacing w:line="360" w:lineRule="auto"/>
        <w:rPr>
          <w:iCs/>
        </w:rPr>
      </w:pPr>
      <w:r>
        <w:rPr>
          <w:iCs/>
        </w:rPr>
        <w:t xml:space="preserve">Understand what each function the interface </w:t>
      </w:r>
      <w:r w:rsidR="00FB1C6B">
        <w:rPr>
          <w:iCs/>
        </w:rPr>
        <w:t xml:space="preserve">uses does, understanding what the constraints would be on the arguments </w:t>
      </w:r>
      <w:r w:rsidR="00DB0E9C">
        <w:rPr>
          <w:iCs/>
        </w:rPr>
        <w:t xml:space="preserve">and output values </w:t>
      </w:r>
      <w:r w:rsidR="00FB1C6B">
        <w:rPr>
          <w:iCs/>
        </w:rPr>
        <w:t>of each function</w:t>
      </w:r>
      <w:r w:rsidR="00DB0E9C">
        <w:rPr>
          <w:iCs/>
        </w:rPr>
        <w:t>.</w:t>
      </w:r>
    </w:p>
    <w:p w14:paraId="378E8AC0" w14:textId="1B1D34AD" w:rsidR="008F33CF" w:rsidRDefault="005B4A67" w:rsidP="008F33CF">
      <w:pPr>
        <w:pStyle w:val="ListParagraph"/>
        <w:numPr>
          <w:ilvl w:val="0"/>
          <w:numId w:val="33"/>
        </w:numPr>
        <w:spacing w:line="360" w:lineRule="auto"/>
        <w:rPr>
          <w:iCs/>
        </w:rPr>
      </w:pPr>
      <w:r>
        <w:rPr>
          <w:iCs/>
        </w:rPr>
        <w:t>D</w:t>
      </w:r>
      <w:r w:rsidR="00CE7355" w:rsidRPr="008F33CF">
        <w:rPr>
          <w:iCs/>
        </w:rPr>
        <w:t>ecide on the basic data structure to store the cells of the spreadsheet</w:t>
      </w:r>
      <w:r w:rsidR="007D6854" w:rsidRPr="008F33CF">
        <w:rPr>
          <w:iCs/>
        </w:rPr>
        <w:t xml:space="preserve">. </w:t>
      </w:r>
      <w:r w:rsidR="00171CC8">
        <w:rPr>
          <w:iCs/>
        </w:rPr>
        <w:t xml:space="preserve">This ended up being a simple 2D array with the same dimensions as the </w:t>
      </w:r>
      <w:r w:rsidR="00F30B5E">
        <w:rPr>
          <w:iCs/>
        </w:rPr>
        <w:t>spreadsheet user interface.</w:t>
      </w:r>
    </w:p>
    <w:p w14:paraId="3C03D45B" w14:textId="7BD2BAB3" w:rsidR="00C949F3" w:rsidRDefault="008467F3" w:rsidP="008F33CF">
      <w:pPr>
        <w:pStyle w:val="ListParagraph"/>
        <w:numPr>
          <w:ilvl w:val="0"/>
          <w:numId w:val="33"/>
        </w:numPr>
        <w:spacing w:line="360" w:lineRule="auto"/>
        <w:rPr>
          <w:iCs/>
        </w:rPr>
      </w:pPr>
      <w:r>
        <w:rPr>
          <w:iCs/>
        </w:rPr>
        <w:t>D</w:t>
      </w:r>
      <w:r w:rsidR="007D6854" w:rsidRPr="008F33CF">
        <w:rPr>
          <w:iCs/>
        </w:rPr>
        <w:t>ecide what each cell needs to store</w:t>
      </w:r>
      <w:r w:rsidR="00900C02" w:rsidRPr="008F33CF">
        <w:rPr>
          <w:iCs/>
        </w:rPr>
        <w:t xml:space="preserve"> for </w:t>
      </w:r>
      <w:r w:rsidR="00BD2913">
        <w:rPr>
          <w:iCs/>
        </w:rPr>
        <w:t>itself so that a user could navigate between cells and modify</w:t>
      </w:r>
      <w:r w:rsidR="00315913">
        <w:rPr>
          <w:iCs/>
        </w:rPr>
        <w:t xml:space="preserve"> or clear the </w:t>
      </w:r>
      <w:r w:rsidR="007D4B35">
        <w:rPr>
          <w:iCs/>
        </w:rPr>
        <w:t xml:space="preserve">(textual) </w:t>
      </w:r>
      <w:r w:rsidR="00315913">
        <w:rPr>
          <w:iCs/>
        </w:rPr>
        <w:t>value (</w:t>
      </w:r>
      <w:r>
        <w:rPr>
          <w:iCs/>
        </w:rPr>
        <w:t xml:space="preserve">this is to achieve </w:t>
      </w:r>
      <w:r w:rsidR="00315913">
        <w:rPr>
          <w:iCs/>
        </w:rPr>
        <w:t>FR 1).</w:t>
      </w:r>
      <w:r w:rsidR="00E33AEA">
        <w:rPr>
          <w:iCs/>
        </w:rPr>
        <w:t xml:space="preserve"> For this I </w:t>
      </w:r>
      <w:r w:rsidR="002D2D4D">
        <w:rPr>
          <w:iCs/>
        </w:rPr>
        <w:t xml:space="preserve">needed to store the </w:t>
      </w:r>
      <w:r w:rsidR="0072126B">
        <w:rPr>
          <w:iCs/>
        </w:rPr>
        <w:t xml:space="preserve">strings </w:t>
      </w:r>
      <w:r w:rsidR="00E21297">
        <w:rPr>
          <w:iCs/>
        </w:rPr>
        <w:t xml:space="preserve">for </w:t>
      </w:r>
      <w:r>
        <w:rPr>
          <w:iCs/>
        </w:rPr>
        <w:t xml:space="preserve">the editable </w:t>
      </w:r>
      <w:r w:rsidR="00E21297">
        <w:rPr>
          <w:iCs/>
        </w:rPr>
        <w:t xml:space="preserve">input text and </w:t>
      </w:r>
      <w:r>
        <w:rPr>
          <w:iCs/>
        </w:rPr>
        <w:t xml:space="preserve">the </w:t>
      </w:r>
      <w:r w:rsidR="00E21297">
        <w:rPr>
          <w:iCs/>
        </w:rPr>
        <w:t>display text of a cell</w:t>
      </w:r>
      <w:r w:rsidR="0008773A">
        <w:rPr>
          <w:iCs/>
        </w:rPr>
        <w:t>.</w:t>
      </w:r>
    </w:p>
    <w:p w14:paraId="10FDF6E1" w14:textId="3106F7A2" w:rsidR="00E65965" w:rsidRDefault="007D4B35" w:rsidP="008F33CF">
      <w:pPr>
        <w:pStyle w:val="ListParagraph"/>
        <w:numPr>
          <w:ilvl w:val="0"/>
          <w:numId w:val="33"/>
        </w:numPr>
        <w:spacing w:line="360" w:lineRule="auto"/>
        <w:rPr>
          <w:iCs/>
        </w:rPr>
      </w:pPr>
      <w:r>
        <w:rPr>
          <w:iCs/>
        </w:rPr>
        <w:t>Then</w:t>
      </w:r>
      <w:r w:rsidR="008467F3">
        <w:rPr>
          <w:iCs/>
        </w:rPr>
        <w:t>,</w:t>
      </w:r>
      <w:r>
        <w:rPr>
          <w:iCs/>
        </w:rPr>
        <w:t xml:space="preserve"> I expanded the data</w:t>
      </w:r>
      <w:r w:rsidR="007F6280">
        <w:rPr>
          <w:iCs/>
        </w:rPr>
        <w:t xml:space="preserve"> </w:t>
      </w:r>
      <w:r w:rsidR="008467F3">
        <w:rPr>
          <w:iCs/>
        </w:rPr>
        <w:t>model</w:t>
      </w:r>
      <w:r w:rsidR="007F6280">
        <w:rPr>
          <w:iCs/>
        </w:rPr>
        <w:t xml:space="preserve"> for each cell</w:t>
      </w:r>
      <w:r w:rsidR="001B767B" w:rsidRPr="008F33CF">
        <w:rPr>
          <w:iCs/>
        </w:rPr>
        <w:t xml:space="preserve">, </w:t>
      </w:r>
      <w:r w:rsidR="00F30B5E">
        <w:rPr>
          <w:iCs/>
        </w:rPr>
        <w:t>to store the type of input</w:t>
      </w:r>
      <w:r w:rsidR="001E688D">
        <w:rPr>
          <w:iCs/>
        </w:rPr>
        <w:t xml:space="preserve"> the cell contains</w:t>
      </w:r>
      <w:r w:rsidR="00743ED7">
        <w:rPr>
          <w:iCs/>
        </w:rPr>
        <w:t>, distinguishing between</w:t>
      </w:r>
      <w:r w:rsidR="007F6280">
        <w:rPr>
          <w:iCs/>
        </w:rPr>
        <w:t xml:space="preserve"> formula inputs and </w:t>
      </w:r>
      <w:r w:rsidR="0031710D">
        <w:rPr>
          <w:iCs/>
        </w:rPr>
        <w:t xml:space="preserve">non-formula inputs, also </w:t>
      </w:r>
      <w:r w:rsidR="00912B7A">
        <w:rPr>
          <w:iCs/>
        </w:rPr>
        <w:t xml:space="preserve">to </w:t>
      </w:r>
      <w:r w:rsidR="0031710D">
        <w:rPr>
          <w:iCs/>
        </w:rPr>
        <w:t>distinguish</w:t>
      </w:r>
      <w:r w:rsidR="00912B7A">
        <w:rPr>
          <w:iCs/>
        </w:rPr>
        <w:t xml:space="preserve"> </w:t>
      </w:r>
      <w:r w:rsidR="0031710D">
        <w:rPr>
          <w:iCs/>
        </w:rPr>
        <w:t xml:space="preserve">between the data type stored in the cell, whether it </w:t>
      </w:r>
      <w:r w:rsidR="00912B7A">
        <w:rPr>
          <w:iCs/>
        </w:rPr>
        <w:t>was</w:t>
      </w:r>
      <w:r w:rsidR="0031710D">
        <w:rPr>
          <w:iCs/>
        </w:rPr>
        <w:t xml:space="preserve"> a number or a string </w:t>
      </w:r>
      <w:r w:rsidR="004C764B">
        <w:rPr>
          <w:iCs/>
        </w:rPr>
        <w:t xml:space="preserve">or an error in the case of an invalid formula. This </w:t>
      </w:r>
      <w:r w:rsidR="004663CA">
        <w:rPr>
          <w:iCs/>
        </w:rPr>
        <w:t>was the first step in achieving FR</w:t>
      </w:r>
      <w:r w:rsidR="00260F37">
        <w:rPr>
          <w:iCs/>
        </w:rPr>
        <w:t xml:space="preserve">s 2 </w:t>
      </w:r>
      <w:r w:rsidR="004663CA">
        <w:rPr>
          <w:iCs/>
        </w:rPr>
        <w:t xml:space="preserve">and </w:t>
      </w:r>
      <w:r w:rsidR="00260F37">
        <w:rPr>
          <w:iCs/>
        </w:rPr>
        <w:t>3</w:t>
      </w:r>
      <w:r w:rsidR="00BE5A44">
        <w:rPr>
          <w:iCs/>
        </w:rPr>
        <w:t>.</w:t>
      </w:r>
    </w:p>
    <w:p w14:paraId="5B7759E0" w14:textId="70A57CB5" w:rsidR="00BE5A44" w:rsidRDefault="00BE5A44" w:rsidP="008F33CF">
      <w:pPr>
        <w:pStyle w:val="ListParagraph"/>
        <w:numPr>
          <w:ilvl w:val="0"/>
          <w:numId w:val="33"/>
        </w:numPr>
        <w:spacing w:line="360" w:lineRule="auto"/>
        <w:rPr>
          <w:iCs/>
        </w:rPr>
      </w:pPr>
      <w:r>
        <w:rPr>
          <w:iCs/>
        </w:rPr>
        <w:t>Then I wrote a function to compute the value of a cell, based on it</w:t>
      </w:r>
      <w:r w:rsidR="008D78EE">
        <w:rPr>
          <w:iCs/>
        </w:rPr>
        <w:t>s</w:t>
      </w:r>
      <w:r>
        <w:rPr>
          <w:iCs/>
        </w:rPr>
        <w:t xml:space="preserve"> text input</w:t>
      </w:r>
      <w:r w:rsidR="00861F8C">
        <w:rPr>
          <w:iCs/>
        </w:rPr>
        <w:t xml:space="preserve">. To get this done I had to write </w:t>
      </w:r>
      <w:r w:rsidR="00C462C2">
        <w:rPr>
          <w:iCs/>
        </w:rPr>
        <w:t xml:space="preserve">code </w:t>
      </w:r>
      <w:r w:rsidR="00514892">
        <w:rPr>
          <w:iCs/>
        </w:rPr>
        <w:t>to:</w:t>
      </w:r>
    </w:p>
    <w:p w14:paraId="61860E46" w14:textId="387094C7" w:rsidR="00514892" w:rsidRDefault="00514892" w:rsidP="00514892">
      <w:pPr>
        <w:pStyle w:val="ListParagraph"/>
        <w:numPr>
          <w:ilvl w:val="1"/>
          <w:numId w:val="33"/>
        </w:numPr>
        <w:spacing w:line="360" w:lineRule="auto"/>
        <w:rPr>
          <w:iCs/>
        </w:rPr>
      </w:pPr>
      <w:r>
        <w:rPr>
          <w:iCs/>
        </w:rPr>
        <w:t xml:space="preserve">Parse a number from </w:t>
      </w:r>
      <w:r w:rsidR="00C05076">
        <w:rPr>
          <w:iCs/>
        </w:rPr>
        <w:t xml:space="preserve">a string </w:t>
      </w:r>
      <w:r w:rsidR="008D116D">
        <w:rPr>
          <w:iCs/>
        </w:rPr>
        <w:t xml:space="preserve">that handles </w:t>
      </w:r>
      <w:r w:rsidR="00843724">
        <w:rPr>
          <w:iCs/>
        </w:rPr>
        <w:t>possible invalid inputs</w:t>
      </w:r>
      <w:r w:rsidR="00C462C2">
        <w:rPr>
          <w:iCs/>
        </w:rPr>
        <w:t>.</w:t>
      </w:r>
    </w:p>
    <w:p w14:paraId="352320DC" w14:textId="21A27A1A" w:rsidR="008D116D" w:rsidRDefault="008D116D" w:rsidP="00514892">
      <w:pPr>
        <w:pStyle w:val="ListParagraph"/>
        <w:numPr>
          <w:ilvl w:val="1"/>
          <w:numId w:val="33"/>
        </w:numPr>
        <w:spacing w:line="360" w:lineRule="auto"/>
        <w:rPr>
          <w:iCs/>
        </w:rPr>
      </w:pPr>
      <w:r>
        <w:rPr>
          <w:iCs/>
        </w:rPr>
        <w:t>Update the cell display</w:t>
      </w:r>
      <w:r w:rsidR="009D3525">
        <w:rPr>
          <w:iCs/>
        </w:rPr>
        <w:t xml:space="preserve"> text</w:t>
      </w:r>
      <w:r>
        <w:rPr>
          <w:iCs/>
        </w:rPr>
        <w:t xml:space="preserve"> with a</w:t>
      </w:r>
      <w:r w:rsidR="001B511F">
        <w:rPr>
          <w:iCs/>
        </w:rPr>
        <w:t xml:space="preserve"> decimal</w:t>
      </w:r>
      <w:r>
        <w:rPr>
          <w:iCs/>
        </w:rPr>
        <w:t xml:space="preserve"> number </w:t>
      </w:r>
      <w:r w:rsidR="004559DB">
        <w:rPr>
          <w:iCs/>
        </w:rPr>
        <w:t>containing</w:t>
      </w:r>
      <w:r w:rsidR="008812AB">
        <w:rPr>
          <w:iCs/>
        </w:rPr>
        <w:t xml:space="preserve"> </w:t>
      </w:r>
      <w:r>
        <w:rPr>
          <w:iCs/>
        </w:rPr>
        <w:t>1 digit after the decimal point</w:t>
      </w:r>
      <w:r w:rsidR="008812AB">
        <w:rPr>
          <w:iCs/>
        </w:rPr>
        <w:t>.</w:t>
      </w:r>
    </w:p>
    <w:p w14:paraId="5F649790" w14:textId="15D0C3CB" w:rsidR="008D116D" w:rsidRDefault="004D69A7" w:rsidP="00514892">
      <w:pPr>
        <w:pStyle w:val="ListParagraph"/>
        <w:numPr>
          <w:ilvl w:val="1"/>
          <w:numId w:val="33"/>
        </w:numPr>
        <w:spacing w:line="360" w:lineRule="auto"/>
        <w:rPr>
          <w:iCs/>
        </w:rPr>
      </w:pPr>
      <w:r>
        <w:rPr>
          <w:iCs/>
        </w:rPr>
        <w:t>Parse and c</w:t>
      </w:r>
      <w:r w:rsidR="00C462C2">
        <w:rPr>
          <w:iCs/>
        </w:rPr>
        <w:t>ompute the value of a formula</w:t>
      </w:r>
      <w:r w:rsidR="00652DD7">
        <w:rPr>
          <w:iCs/>
        </w:rPr>
        <w:t xml:space="preserve"> </w:t>
      </w:r>
      <w:r w:rsidR="00D57C5E">
        <w:rPr>
          <w:iCs/>
        </w:rPr>
        <w:t>that handles errors</w:t>
      </w:r>
      <w:r w:rsidR="00F62F6D">
        <w:rPr>
          <w:iCs/>
        </w:rPr>
        <w:t xml:space="preserve"> in the case of an invalid formula</w:t>
      </w:r>
      <w:r w:rsidR="004559DB">
        <w:rPr>
          <w:iCs/>
        </w:rPr>
        <w:t xml:space="preserve">. For the formula, I decided to support not just addition, but subtraction as </w:t>
      </w:r>
      <w:r w:rsidR="001B511F">
        <w:rPr>
          <w:iCs/>
        </w:rPr>
        <w:t>an extra feature</w:t>
      </w:r>
      <w:r>
        <w:rPr>
          <w:iCs/>
        </w:rPr>
        <w:t xml:space="preserve">. I also decided to </w:t>
      </w:r>
      <w:r w:rsidR="00100329">
        <w:rPr>
          <w:iCs/>
        </w:rPr>
        <w:t>display different error messages if the formula was invalid due to a syntax error or due to an invalid cell reference.</w:t>
      </w:r>
    </w:p>
    <w:p w14:paraId="320A86AE" w14:textId="3930AB97" w:rsidR="00100329" w:rsidRDefault="00100329" w:rsidP="00100329">
      <w:pPr>
        <w:pStyle w:val="ListParagraph"/>
        <w:spacing w:line="360" w:lineRule="auto"/>
        <w:rPr>
          <w:iCs/>
        </w:rPr>
      </w:pPr>
      <w:r>
        <w:rPr>
          <w:iCs/>
        </w:rPr>
        <w:t xml:space="preserve">This completed </w:t>
      </w:r>
      <w:r w:rsidR="00260F37">
        <w:rPr>
          <w:iCs/>
        </w:rPr>
        <w:t>FRs 2 and 3</w:t>
      </w:r>
      <w:r w:rsidR="00D47751">
        <w:rPr>
          <w:iCs/>
        </w:rPr>
        <w:t>.</w:t>
      </w:r>
    </w:p>
    <w:p w14:paraId="017D259E" w14:textId="77777777" w:rsidR="00DF7693" w:rsidRDefault="00260F37" w:rsidP="00100329">
      <w:pPr>
        <w:pStyle w:val="ListParagraph"/>
        <w:numPr>
          <w:ilvl w:val="0"/>
          <w:numId w:val="33"/>
        </w:numPr>
        <w:spacing w:line="360" w:lineRule="auto"/>
        <w:rPr>
          <w:iCs/>
        </w:rPr>
      </w:pPr>
      <w:r>
        <w:rPr>
          <w:iCs/>
        </w:rPr>
        <w:t xml:space="preserve">To </w:t>
      </w:r>
      <w:r w:rsidR="00D924C7">
        <w:rPr>
          <w:iCs/>
        </w:rPr>
        <w:t xml:space="preserve">achieve </w:t>
      </w:r>
      <w:r w:rsidR="00D86E40">
        <w:rPr>
          <w:iCs/>
        </w:rPr>
        <w:t xml:space="preserve">FR </w:t>
      </w:r>
      <w:r w:rsidR="00D924C7">
        <w:rPr>
          <w:iCs/>
        </w:rPr>
        <w:t xml:space="preserve">4, </w:t>
      </w:r>
      <w:r w:rsidR="00856AD1">
        <w:rPr>
          <w:iCs/>
        </w:rPr>
        <w:t xml:space="preserve">I </w:t>
      </w:r>
      <w:r w:rsidR="002C405C">
        <w:rPr>
          <w:iCs/>
        </w:rPr>
        <w:t xml:space="preserve">determined </w:t>
      </w:r>
      <w:r w:rsidR="00856AD1">
        <w:rPr>
          <w:iCs/>
        </w:rPr>
        <w:t>that both the cell data structure and the</w:t>
      </w:r>
      <w:r w:rsidR="004334F4">
        <w:rPr>
          <w:iCs/>
        </w:rPr>
        <w:t xml:space="preserve"> function to compute cell</w:t>
      </w:r>
      <w:r w:rsidR="00C2702A">
        <w:rPr>
          <w:iCs/>
        </w:rPr>
        <w:t>s</w:t>
      </w:r>
      <w:r w:rsidR="002C405C">
        <w:rPr>
          <w:iCs/>
        </w:rPr>
        <w:t xml:space="preserve"> </w:t>
      </w:r>
      <w:r w:rsidR="00856AD1">
        <w:rPr>
          <w:iCs/>
        </w:rPr>
        <w:t xml:space="preserve">had to be updated </w:t>
      </w:r>
      <w:r w:rsidR="002C405C">
        <w:rPr>
          <w:iCs/>
        </w:rPr>
        <w:t>significantly</w:t>
      </w:r>
      <w:r w:rsidR="00C2702A">
        <w:rPr>
          <w:iCs/>
        </w:rPr>
        <w:t xml:space="preserve">. </w:t>
      </w:r>
    </w:p>
    <w:p w14:paraId="0442C070" w14:textId="7F6F67BA" w:rsidR="00D86E40" w:rsidRDefault="00C2702A" w:rsidP="00DF7693">
      <w:pPr>
        <w:pStyle w:val="ListParagraph"/>
        <w:numPr>
          <w:ilvl w:val="1"/>
          <w:numId w:val="33"/>
        </w:numPr>
        <w:spacing w:line="360" w:lineRule="auto"/>
        <w:rPr>
          <w:iCs/>
        </w:rPr>
      </w:pPr>
      <w:r>
        <w:rPr>
          <w:iCs/>
        </w:rPr>
        <w:t>I first defined some terminology</w:t>
      </w:r>
      <w:r w:rsidR="000C734C">
        <w:rPr>
          <w:iCs/>
        </w:rPr>
        <w:t xml:space="preserve"> used to relate cells </w:t>
      </w:r>
      <w:r w:rsidR="000C734C">
        <w:rPr>
          <w:b/>
          <w:bCs/>
          <w:i/>
        </w:rPr>
        <w:t>A</w:t>
      </w:r>
      <w:r w:rsidR="00890B1E">
        <w:rPr>
          <w:iCs/>
        </w:rPr>
        <w:t>,</w:t>
      </w:r>
      <w:r w:rsidR="000C734C">
        <w:rPr>
          <w:iCs/>
        </w:rPr>
        <w:t xml:space="preserve"> </w:t>
      </w:r>
      <w:r w:rsidR="000C734C">
        <w:rPr>
          <w:b/>
          <w:bCs/>
          <w:i/>
        </w:rPr>
        <w:t>B</w:t>
      </w:r>
      <w:r w:rsidR="00890B1E">
        <w:rPr>
          <w:iCs/>
        </w:rPr>
        <w:t xml:space="preserve">, and </w:t>
      </w:r>
      <w:r w:rsidR="00890B1E">
        <w:rPr>
          <w:b/>
          <w:bCs/>
          <w:i/>
        </w:rPr>
        <w:t>C</w:t>
      </w:r>
      <w:r w:rsidR="00890B1E">
        <w:rPr>
          <w:iCs/>
        </w:rPr>
        <w:t>.</w:t>
      </w:r>
    </w:p>
    <w:p w14:paraId="731D0888" w14:textId="1B339919" w:rsidR="00100329" w:rsidRPr="0018025A" w:rsidRDefault="00400EFD" w:rsidP="00DF7693">
      <w:pPr>
        <w:pStyle w:val="ListParagraph"/>
        <w:numPr>
          <w:ilvl w:val="2"/>
          <w:numId w:val="33"/>
        </w:numPr>
        <w:spacing w:line="360" w:lineRule="auto"/>
        <w:rPr>
          <w:iCs/>
        </w:rPr>
      </w:pPr>
      <w:r>
        <w:rPr>
          <w:b/>
          <w:bCs/>
          <w:i/>
        </w:rPr>
        <w:t xml:space="preserve">B </w:t>
      </w:r>
      <w:r>
        <w:rPr>
          <w:iCs/>
        </w:rPr>
        <w:t>is</w:t>
      </w:r>
      <w:r w:rsidR="00D6720F">
        <w:rPr>
          <w:iCs/>
        </w:rPr>
        <w:t xml:space="preserve"> </w:t>
      </w:r>
      <w:r w:rsidR="00D6720F" w:rsidRPr="00D6720F">
        <w:rPr>
          <w:b/>
          <w:bCs/>
          <w:i/>
        </w:rPr>
        <w:t>child</w:t>
      </w:r>
      <w:r w:rsidR="00D6720F">
        <w:rPr>
          <w:iCs/>
        </w:rPr>
        <w:t xml:space="preserve"> </w:t>
      </w:r>
      <w:r w:rsidR="00BD62F6">
        <w:rPr>
          <w:iCs/>
        </w:rPr>
        <w:t xml:space="preserve">of </w:t>
      </w:r>
      <w:r>
        <w:rPr>
          <w:b/>
          <w:bCs/>
          <w:i/>
        </w:rPr>
        <w:t>A</w:t>
      </w:r>
      <w:r w:rsidR="00AD3976">
        <w:rPr>
          <w:b/>
          <w:bCs/>
          <w:i/>
        </w:rPr>
        <w:t xml:space="preserve"> </w:t>
      </w:r>
      <w:r>
        <w:rPr>
          <w:iCs/>
        </w:rPr>
        <w:t>if</w:t>
      </w:r>
      <w:r w:rsidR="00D47751">
        <w:rPr>
          <w:iCs/>
        </w:rPr>
        <w:t>:</w:t>
      </w:r>
      <w:r>
        <w:rPr>
          <w:iCs/>
        </w:rPr>
        <w:t xml:space="preserve"> </w:t>
      </w:r>
      <w:r w:rsidR="005F75EE">
        <w:rPr>
          <w:b/>
          <w:bCs/>
          <w:i/>
        </w:rPr>
        <w:t xml:space="preserve">B </w:t>
      </w:r>
      <w:r w:rsidR="005F75EE">
        <w:rPr>
          <w:iCs/>
        </w:rPr>
        <w:t>is</w:t>
      </w:r>
      <w:r w:rsidR="00D6720F">
        <w:rPr>
          <w:iCs/>
        </w:rPr>
        <w:t xml:space="preserve"> a cell </w:t>
      </w:r>
      <w:r w:rsidR="00AD3976">
        <w:rPr>
          <w:iCs/>
        </w:rPr>
        <w:t xml:space="preserve">containing </w:t>
      </w:r>
      <w:r w:rsidR="00D6720F">
        <w:rPr>
          <w:iCs/>
        </w:rPr>
        <w:t>a formula</w:t>
      </w:r>
      <w:r w:rsidR="00BD62F6">
        <w:rPr>
          <w:iCs/>
        </w:rPr>
        <w:t xml:space="preserve"> </w:t>
      </w:r>
      <w:r w:rsidR="005F75EE">
        <w:rPr>
          <w:iCs/>
        </w:rPr>
        <w:t xml:space="preserve">referencing </w:t>
      </w:r>
      <w:r w:rsidR="005F75EE">
        <w:rPr>
          <w:b/>
          <w:bCs/>
          <w:i/>
        </w:rPr>
        <w:t>A</w:t>
      </w:r>
    </w:p>
    <w:p w14:paraId="52C04DE9" w14:textId="5EA846A8" w:rsidR="0018025A" w:rsidRPr="00D86E40" w:rsidRDefault="0018025A" w:rsidP="00DF7693">
      <w:pPr>
        <w:pStyle w:val="ListParagraph"/>
        <w:numPr>
          <w:ilvl w:val="2"/>
          <w:numId w:val="33"/>
        </w:numPr>
        <w:spacing w:line="360" w:lineRule="auto"/>
        <w:rPr>
          <w:iCs/>
        </w:rPr>
      </w:pPr>
      <w:r>
        <w:rPr>
          <w:b/>
          <w:bCs/>
          <w:i/>
        </w:rPr>
        <w:t xml:space="preserve">C </w:t>
      </w:r>
      <w:r>
        <w:rPr>
          <w:iCs/>
        </w:rPr>
        <w:t xml:space="preserve">is a </w:t>
      </w:r>
      <w:r>
        <w:rPr>
          <w:b/>
          <w:bCs/>
          <w:i/>
        </w:rPr>
        <w:t>descend</w:t>
      </w:r>
      <w:r w:rsidR="001B3FF3">
        <w:rPr>
          <w:b/>
          <w:bCs/>
          <w:i/>
        </w:rPr>
        <w:t>a</w:t>
      </w:r>
      <w:r>
        <w:rPr>
          <w:b/>
          <w:bCs/>
          <w:i/>
        </w:rPr>
        <w:t>nt</w:t>
      </w:r>
      <w:r>
        <w:rPr>
          <w:iCs/>
        </w:rPr>
        <w:t xml:space="preserve"> of </w:t>
      </w:r>
      <w:r>
        <w:rPr>
          <w:b/>
          <w:bCs/>
          <w:i/>
        </w:rPr>
        <w:t>A</w:t>
      </w:r>
      <w:r>
        <w:rPr>
          <w:iCs/>
        </w:rPr>
        <w:t xml:space="preserve"> if</w:t>
      </w:r>
      <w:r w:rsidR="00A9384D">
        <w:rPr>
          <w:iCs/>
        </w:rPr>
        <w:t>:</w:t>
      </w:r>
      <w:r>
        <w:rPr>
          <w:iCs/>
        </w:rPr>
        <w:t xml:space="preserve"> </w:t>
      </w:r>
      <w:r w:rsidR="00D221B8">
        <w:rPr>
          <w:b/>
          <w:bCs/>
          <w:i/>
        </w:rPr>
        <w:t xml:space="preserve">C </w:t>
      </w:r>
      <w:r w:rsidR="00D221B8">
        <w:rPr>
          <w:iCs/>
        </w:rPr>
        <w:t xml:space="preserve">is a cell containing a formula </w:t>
      </w:r>
      <w:r w:rsidR="00545B56">
        <w:rPr>
          <w:iCs/>
        </w:rPr>
        <w:t xml:space="preserve">that </w:t>
      </w:r>
      <w:proofErr w:type="gramStart"/>
      <w:r w:rsidR="00545B56">
        <w:rPr>
          <w:iCs/>
        </w:rPr>
        <w:t>references:</w:t>
      </w:r>
      <w:proofErr w:type="gramEnd"/>
      <w:r w:rsidR="00D221B8">
        <w:rPr>
          <w:iCs/>
        </w:rPr>
        <w:t xml:space="preserve"> </w:t>
      </w:r>
      <w:r w:rsidR="00D221B8">
        <w:rPr>
          <w:b/>
          <w:bCs/>
          <w:i/>
        </w:rPr>
        <w:t>A</w:t>
      </w:r>
      <w:r w:rsidR="00D221B8">
        <w:rPr>
          <w:iCs/>
        </w:rPr>
        <w:t xml:space="preserve"> or a</w:t>
      </w:r>
      <w:r w:rsidR="00497257">
        <w:rPr>
          <w:iCs/>
        </w:rPr>
        <w:t>ny</w:t>
      </w:r>
      <w:r w:rsidR="001B3FF3">
        <w:rPr>
          <w:iCs/>
        </w:rPr>
        <w:t xml:space="preserve"> </w:t>
      </w:r>
      <w:r w:rsidR="001B3FF3">
        <w:rPr>
          <w:b/>
          <w:bCs/>
          <w:i/>
        </w:rPr>
        <w:t xml:space="preserve">descendant </w:t>
      </w:r>
      <w:r w:rsidR="001B3FF3">
        <w:rPr>
          <w:iCs/>
        </w:rPr>
        <w:t xml:space="preserve">of </w:t>
      </w:r>
      <w:r w:rsidR="001B3FF3">
        <w:rPr>
          <w:b/>
          <w:bCs/>
          <w:i/>
        </w:rPr>
        <w:t>A</w:t>
      </w:r>
      <w:r w:rsidR="001B3FF3">
        <w:rPr>
          <w:iCs/>
        </w:rPr>
        <w:t>.</w:t>
      </w:r>
      <w:r w:rsidR="00C9095E">
        <w:rPr>
          <w:iCs/>
        </w:rPr>
        <w:t xml:space="preserve"> Note that a </w:t>
      </w:r>
      <w:r w:rsidR="00C9095E">
        <w:rPr>
          <w:b/>
          <w:bCs/>
          <w:i/>
        </w:rPr>
        <w:t xml:space="preserve">child </w:t>
      </w:r>
      <w:r w:rsidR="00C9095E">
        <w:rPr>
          <w:iCs/>
        </w:rPr>
        <w:t xml:space="preserve">of </w:t>
      </w:r>
      <w:r w:rsidR="00C9095E">
        <w:rPr>
          <w:b/>
          <w:bCs/>
          <w:i/>
        </w:rPr>
        <w:t>A</w:t>
      </w:r>
      <w:r w:rsidR="00C9095E">
        <w:rPr>
          <w:iCs/>
        </w:rPr>
        <w:t xml:space="preserve"> is also a </w:t>
      </w:r>
      <w:r w:rsidR="00C9095E">
        <w:rPr>
          <w:b/>
          <w:bCs/>
          <w:i/>
        </w:rPr>
        <w:t>descendant</w:t>
      </w:r>
      <w:r w:rsidR="00C9095E">
        <w:rPr>
          <w:iCs/>
        </w:rPr>
        <w:t xml:space="preserve"> of </w:t>
      </w:r>
      <w:r w:rsidR="00C9095E">
        <w:rPr>
          <w:b/>
          <w:bCs/>
          <w:i/>
        </w:rPr>
        <w:t>A</w:t>
      </w:r>
      <w:r w:rsidR="00C9095E">
        <w:rPr>
          <w:iCs/>
        </w:rPr>
        <w:t>.</w:t>
      </w:r>
    </w:p>
    <w:p w14:paraId="370075EB" w14:textId="3D94BB71" w:rsidR="00D86E40" w:rsidRDefault="00F90275" w:rsidP="00DF7693">
      <w:pPr>
        <w:pStyle w:val="ListParagraph"/>
        <w:numPr>
          <w:ilvl w:val="2"/>
          <w:numId w:val="33"/>
        </w:numPr>
        <w:spacing w:line="360" w:lineRule="auto"/>
        <w:rPr>
          <w:iCs/>
        </w:rPr>
      </w:pPr>
      <w:r>
        <w:rPr>
          <w:b/>
          <w:bCs/>
          <w:i/>
        </w:rPr>
        <w:t xml:space="preserve">A </w:t>
      </w:r>
      <w:r>
        <w:rPr>
          <w:iCs/>
        </w:rPr>
        <w:t xml:space="preserve">is a </w:t>
      </w:r>
      <w:r>
        <w:rPr>
          <w:b/>
          <w:bCs/>
          <w:i/>
        </w:rPr>
        <w:t>parent</w:t>
      </w:r>
      <w:r>
        <w:rPr>
          <w:iCs/>
        </w:rPr>
        <w:t xml:space="preserve"> of </w:t>
      </w:r>
      <w:r>
        <w:rPr>
          <w:b/>
          <w:bCs/>
          <w:i/>
        </w:rPr>
        <w:t>B</w:t>
      </w:r>
      <w:r>
        <w:rPr>
          <w:iCs/>
        </w:rPr>
        <w:t xml:space="preserve"> if</w:t>
      </w:r>
      <w:r w:rsidR="00C9095E">
        <w:rPr>
          <w:iCs/>
        </w:rPr>
        <w:t>:</w:t>
      </w:r>
      <w:r w:rsidR="00B82029">
        <w:rPr>
          <w:iCs/>
        </w:rPr>
        <w:t xml:space="preserve"> </w:t>
      </w:r>
      <w:r w:rsidR="00B82029">
        <w:rPr>
          <w:b/>
          <w:bCs/>
          <w:i/>
        </w:rPr>
        <w:t>B</w:t>
      </w:r>
      <w:r w:rsidR="00B82029">
        <w:rPr>
          <w:iCs/>
        </w:rPr>
        <w:t xml:space="preserve"> is a </w:t>
      </w:r>
      <w:r w:rsidR="00B82029">
        <w:rPr>
          <w:b/>
          <w:bCs/>
          <w:i/>
        </w:rPr>
        <w:t>child</w:t>
      </w:r>
      <w:r w:rsidR="00B82029">
        <w:rPr>
          <w:iCs/>
        </w:rPr>
        <w:t xml:space="preserve"> of </w:t>
      </w:r>
      <w:r w:rsidR="00B82029">
        <w:rPr>
          <w:b/>
          <w:bCs/>
          <w:i/>
        </w:rPr>
        <w:t>A</w:t>
      </w:r>
      <w:r w:rsidR="00B82029">
        <w:rPr>
          <w:iCs/>
        </w:rPr>
        <w:t>.</w:t>
      </w:r>
    </w:p>
    <w:p w14:paraId="678E3BDB" w14:textId="532FC74C" w:rsidR="00B82029" w:rsidRDefault="00C349C0" w:rsidP="00DF7693">
      <w:pPr>
        <w:pStyle w:val="ListParagraph"/>
        <w:numPr>
          <w:ilvl w:val="1"/>
          <w:numId w:val="33"/>
        </w:numPr>
        <w:spacing w:line="360" w:lineRule="auto"/>
        <w:rPr>
          <w:iCs/>
        </w:rPr>
      </w:pPr>
      <w:r>
        <w:rPr>
          <w:iCs/>
        </w:rPr>
        <w:lastRenderedPageBreak/>
        <w:t>G</w:t>
      </w:r>
      <w:r w:rsidR="00274BDC">
        <w:rPr>
          <w:iCs/>
        </w:rPr>
        <w:t xml:space="preserve">iven a cell </w:t>
      </w:r>
      <w:r w:rsidR="00274BDC">
        <w:rPr>
          <w:b/>
          <w:bCs/>
          <w:i/>
        </w:rPr>
        <w:t>A</w:t>
      </w:r>
      <w:r w:rsidR="009E0054">
        <w:rPr>
          <w:iCs/>
        </w:rPr>
        <w:t xml:space="preserve">, </w:t>
      </w:r>
      <w:r w:rsidR="009F6CA8">
        <w:rPr>
          <w:iCs/>
        </w:rPr>
        <w:t xml:space="preserve">to know which </w:t>
      </w:r>
      <w:r w:rsidR="005D1290">
        <w:rPr>
          <w:iCs/>
        </w:rPr>
        <w:t xml:space="preserve">formula </w:t>
      </w:r>
      <w:r w:rsidR="009F6CA8">
        <w:rPr>
          <w:iCs/>
        </w:rPr>
        <w:t xml:space="preserve">cells </w:t>
      </w:r>
      <w:r w:rsidR="005D1290">
        <w:rPr>
          <w:iCs/>
        </w:rPr>
        <w:t xml:space="preserve">must </w:t>
      </w:r>
      <w:r w:rsidR="009F6CA8">
        <w:rPr>
          <w:iCs/>
        </w:rPr>
        <w:t xml:space="preserve">be updated when </w:t>
      </w:r>
      <w:r w:rsidR="009F6CA8">
        <w:rPr>
          <w:b/>
          <w:bCs/>
          <w:i/>
        </w:rPr>
        <w:t>A</w:t>
      </w:r>
      <w:r w:rsidR="009F6CA8">
        <w:rPr>
          <w:iCs/>
        </w:rPr>
        <w:t xml:space="preserve"> is updated, we need </w:t>
      </w:r>
      <w:r w:rsidR="002D12C1">
        <w:rPr>
          <w:iCs/>
        </w:rPr>
        <w:t xml:space="preserve">a method of determining </w:t>
      </w:r>
      <w:r w:rsidR="009F6CA8">
        <w:rPr>
          <w:iCs/>
        </w:rPr>
        <w:t>all the</w:t>
      </w:r>
      <w:r w:rsidR="001B3FF3">
        <w:rPr>
          <w:iCs/>
        </w:rPr>
        <w:t xml:space="preserve"> </w:t>
      </w:r>
      <w:r w:rsidR="001B3FF3">
        <w:rPr>
          <w:b/>
          <w:bCs/>
          <w:i/>
        </w:rPr>
        <w:t>descendants</w:t>
      </w:r>
      <w:r w:rsidR="009F6CA8">
        <w:rPr>
          <w:iCs/>
        </w:rPr>
        <w:t xml:space="preserve"> of </w:t>
      </w:r>
      <w:r w:rsidR="009F6CA8">
        <w:rPr>
          <w:b/>
          <w:bCs/>
          <w:i/>
        </w:rPr>
        <w:t>A</w:t>
      </w:r>
      <w:r w:rsidR="009F6CA8">
        <w:rPr>
          <w:iCs/>
        </w:rPr>
        <w:t>.</w:t>
      </w:r>
      <w:r w:rsidR="00F279C8">
        <w:rPr>
          <w:iCs/>
        </w:rPr>
        <w:t xml:space="preserve"> </w:t>
      </w:r>
      <w:r w:rsidR="0087213B">
        <w:rPr>
          <w:iCs/>
        </w:rPr>
        <w:t xml:space="preserve">It is the </w:t>
      </w:r>
      <w:r w:rsidR="0087213B" w:rsidRPr="000E1E1D">
        <w:rPr>
          <w:b/>
          <w:bCs/>
          <w:i/>
        </w:rPr>
        <w:t>descendants</w:t>
      </w:r>
      <w:r w:rsidR="0087213B">
        <w:rPr>
          <w:iCs/>
        </w:rPr>
        <w:t xml:space="preserve"> </w:t>
      </w:r>
      <w:r w:rsidR="000E1E1D">
        <w:rPr>
          <w:iCs/>
        </w:rPr>
        <w:t xml:space="preserve">of </w:t>
      </w:r>
      <w:r w:rsidR="000E1E1D">
        <w:rPr>
          <w:b/>
          <w:bCs/>
          <w:i/>
        </w:rPr>
        <w:t>A</w:t>
      </w:r>
      <w:r w:rsidR="000E1E1D">
        <w:rPr>
          <w:iCs/>
        </w:rPr>
        <w:t xml:space="preserve"> </w:t>
      </w:r>
      <w:r w:rsidR="0087213B">
        <w:rPr>
          <w:iCs/>
        </w:rPr>
        <w:t xml:space="preserve">that </w:t>
      </w:r>
      <w:r w:rsidR="000E1E1D">
        <w:rPr>
          <w:iCs/>
        </w:rPr>
        <w:t xml:space="preserve">must be updated. </w:t>
      </w:r>
      <w:r w:rsidR="00F279C8">
        <w:rPr>
          <w:iCs/>
        </w:rPr>
        <w:t xml:space="preserve">The </w:t>
      </w:r>
      <w:r w:rsidR="001B00A5">
        <w:rPr>
          <w:iCs/>
        </w:rPr>
        <w:t xml:space="preserve">simplest way to </w:t>
      </w:r>
      <w:r w:rsidR="002D0E81">
        <w:rPr>
          <w:iCs/>
        </w:rPr>
        <w:t xml:space="preserve">determine this </w:t>
      </w:r>
      <w:r w:rsidR="00D6711A">
        <w:rPr>
          <w:iCs/>
        </w:rPr>
        <w:t xml:space="preserve">is for each cell to maintain a list of </w:t>
      </w:r>
      <w:r w:rsidR="007F0F1F">
        <w:rPr>
          <w:iCs/>
        </w:rPr>
        <w:t xml:space="preserve">their </w:t>
      </w:r>
      <w:r w:rsidR="007F0F1F" w:rsidRPr="00DF6EC7">
        <w:rPr>
          <w:b/>
          <w:bCs/>
          <w:i/>
        </w:rPr>
        <w:t>children</w:t>
      </w:r>
      <w:r w:rsidR="002D0E81">
        <w:rPr>
          <w:b/>
          <w:bCs/>
          <w:i/>
        </w:rPr>
        <w:t xml:space="preserve"> </w:t>
      </w:r>
      <w:r w:rsidR="002D0E81">
        <w:rPr>
          <w:iCs/>
        </w:rPr>
        <w:t>and to recursively</w:t>
      </w:r>
      <w:r w:rsidR="00ED748E">
        <w:rPr>
          <w:iCs/>
        </w:rPr>
        <w:t xml:space="preserve"> </w:t>
      </w:r>
      <w:r w:rsidR="003C2DDF">
        <w:rPr>
          <w:iCs/>
        </w:rPr>
        <w:t>visit</w:t>
      </w:r>
      <w:r w:rsidR="00113C56">
        <w:rPr>
          <w:iCs/>
        </w:rPr>
        <w:t xml:space="preserve"> the cell’s </w:t>
      </w:r>
      <w:r w:rsidR="007E431E">
        <w:rPr>
          <w:b/>
          <w:bCs/>
          <w:i/>
        </w:rPr>
        <w:t xml:space="preserve">children’s children </w:t>
      </w:r>
      <w:r w:rsidR="007E431E">
        <w:rPr>
          <w:iCs/>
        </w:rPr>
        <w:t xml:space="preserve">to determine </w:t>
      </w:r>
      <w:r w:rsidR="003C2DDF">
        <w:rPr>
          <w:iCs/>
        </w:rPr>
        <w:t xml:space="preserve">all the </w:t>
      </w:r>
      <w:r w:rsidR="003C2DDF">
        <w:rPr>
          <w:b/>
          <w:bCs/>
          <w:i/>
        </w:rPr>
        <w:t>descendants</w:t>
      </w:r>
      <w:r w:rsidR="007F0F1F">
        <w:rPr>
          <w:iCs/>
        </w:rPr>
        <w:t>.</w:t>
      </w:r>
      <w:r>
        <w:rPr>
          <w:iCs/>
        </w:rPr>
        <w:t xml:space="preserve"> </w:t>
      </w:r>
    </w:p>
    <w:p w14:paraId="283F16C6" w14:textId="4975CC30" w:rsidR="009F6CA8" w:rsidRPr="006D19CB" w:rsidRDefault="005547D1" w:rsidP="00DF7693">
      <w:pPr>
        <w:pStyle w:val="ListParagraph"/>
        <w:numPr>
          <w:ilvl w:val="1"/>
          <w:numId w:val="33"/>
        </w:numPr>
        <w:spacing w:line="360" w:lineRule="auto"/>
        <w:rPr>
          <w:iCs/>
        </w:rPr>
      </w:pPr>
      <w:r>
        <w:rPr>
          <w:iCs/>
        </w:rPr>
        <w:t xml:space="preserve">Another situation I considered was this: </w:t>
      </w:r>
      <w:r w:rsidR="009E0054">
        <w:rPr>
          <w:iCs/>
        </w:rPr>
        <w:t>Given</w:t>
      </w:r>
      <w:r w:rsidR="00D9592F">
        <w:rPr>
          <w:iCs/>
        </w:rPr>
        <w:t xml:space="preserve"> cells </w:t>
      </w:r>
      <w:r w:rsidR="00D9592F">
        <w:rPr>
          <w:b/>
          <w:bCs/>
          <w:i/>
        </w:rPr>
        <w:t xml:space="preserve">A </w:t>
      </w:r>
      <w:r w:rsidR="00D9592F">
        <w:rPr>
          <w:iCs/>
        </w:rPr>
        <w:t>and</w:t>
      </w:r>
      <w:r w:rsidR="009E0054">
        <w:rPr>
          <w:iCs/>
        </w:rPr>
        <w:t xml:space="preserve"> </w:t>
      </w:r>
      <w:r w:rsidR="009E0054">
        <w:rPr>
          <w:b/>
          <w:bCs/>
          <w:i/>
        </w:rPr>
        <w:t>B</w:t>
      </w:r>
      <w:r w:rsidR="009E0054">
        <w:rPr>
          <w:iCs/>
        </w:rPr>
        <w:t xml:space="preserve">, </w:t>
      </w:r>
      <w:r w:rsidR="000B6C9F">
        <w:rPr>
          <w:iCs/>
        </w:rPr>
        <w:t xml:space="preserve">if </w:t>
      </w:r>
      <w:r w:rsidR="000B6C9F">
        <w:rPr>
          <w:b/>
          <w:bCs/>
          <w:i/>
        </w:rPr>
        <w:t xml:space="preserve">B </w:t>
      </w:r>
      <w:r w:rsidR="00EF4315">
        <w:rPr>
          <w:iCs/>
        </w:rPr>
        <w:t xml:space="preserve">was originally a </w:t>
      </w:r>
      <w:r w:rsidR="00EF4315">
        <w:rPr>
          <w:b/>
          <w:bCs/>
          <w:i/>
        </w:rPr>
        <w:t xml:space="preserve">child </w:t>
      </w:r>
      <w:r w:rsidR="00EF4315">
        <w:rPr>
          <w:iCs/>
        </w:rPr>
        <w:t xml:space="preserve">of </w:t>
      </w:r>
      <w:r w:rsidR="00D9592F">
        <w:rPr>
          <w:b/>
          <w:bCs/>
          <w:i/>
        </w:rPr>
        <w:t>A</w:t>
      </w:r>
      <w:r w:rsidR="002572F0">
        <w:rPr>
          <w:iCs/>
        </w:rPr>
        <w:t xml:space="preserve">, </w:t>
      </w:r>
      <w:r w:rsidR="0012132F">
        <w:rPr>
          <w:iCs/>
        </w:rPr>
        <w:t>and</w:t>
      </w:r>
      <w:r w:rsidR="00A120D1">
        <w:rPr>
          <w:iCs/>
        </w:rPr>
        <w:t xml:space="preserve"> upon an update</w:t>
      </w:r>
      <w:r w:rsidR="002572F0">
        <w:rPr>
          <w:iCs/>
        </w:rPr>
        <w:t xml:space="preserve"> </w:t>
      </w:r>
      <w:r w:rsidR="002572F0">
        <w:rPr>
          <w:b/>
          <w:bCs/>
          <w:i/>
        </w:rPr>
        <w:t>B</w:t>
      </w:r>
      <w:r w:rsidR="00A120D1">
        <w:rPr>
          <w:iCs/>
        </w:rPr>
        <w:t xml:space="preserve"> is no longer a child of </w:t>
      </w:r>
      <w:r w:rsidR="00A120D1">
        <w:rPr>
          <w:b/>
          <w:bCs/>
          <w:i/>
        </w:rPr>
        <w:t>A</w:t>
      </w:r>
      <w:r w:rsidR="00922A59">
        <w:rPr>
          <w:iCs/>
        </w:rPr>
        <w:t xml:space="preserve">, then </w:t>
      </w:r>
      <w:r w:rsidR="0012132F">
        <w:rPr>
          <w:b/>
          <w:bCs/>
          <w:i/>
        </w:rPr>
        <w:t xml:space="preserve">B </w:t>
      </w:r>
      <w:r w:rsidR="0012132F">
        <w:rPr>
          <w:iCs/>
        </w:rPr>
        <w:t xml:space="preserve">should </w:t>
      </w:r>
      <w:r w:rsidR="007F0F1F">
        <w:rPr>
          <w:iCs/>
        </w:rPr>
        <w:t xml:space="preserve">be removed from the </w:t>
      </w:r>
      <w:r w:rsidR="00DF6EC7">
        <w:rPr>
          <w:b/>
          <w:bCs/>
          <w:i/>
        </w:rPr>
        <w:t>children</w:t>
      </w:r>
      <w:r w:rsidR="00DF6EC7">
        <w:t xml:space="preserve"> of </w:t>
      </w:r>
      <w:r w:rsidR="00DF6EC7">
        <w:rPr>
          <w:b/>
          <w:bCs/>
          <w:i/>
          <w:iCs/>
        </w:rPr>
        <w:t>A</w:t>
      </w:r>
      <w:r w:rsidR="00DF6EC7">
        <w:t xml:space="preserve">. The simplest way to remove </w:t>
      </w:r>
      <w:r w:rsidR="0095313D">
        <w:t xml:space="preserve">a cell </w:t>
      </w:r>
      <w:r w:rsidR="00B3088B">
        <w:t xml:space="preserve">from each of its </w:t>
      </w:r>
      <w:r w:rsidR="00B3088B">
        <w:rPr>
          <w:b/>
          <w:bCs/>
          <w:i/>
          <w:iCs/>
        </w:rPr>
        <w:t>parents’</w:t>
      </w:r>
      <w:r w:rsidR="00B3088B">
        <w:t xml:space="preserve"> </w:t>
      </w:r>
      <w:r w:rsidR="00B3088B">
        <w:rPr>
          <w:b/>
          <w:bCs/>
          <w:i/>
          <w:iCs/>
        </w:rPr>
        <w:t>children</w:t>
      </w:r>
      <w:r w:rsidR="00B3088B">
        <w:t xml:space="preserve"> list is </w:t>
      </w:r>
      <w:r w:rsidR="0095313D">
        <w:t xml:space="preserve">for each cell to maintain a list of </w:t>
      </w:r>
      <w:r w:rsidR="002A2DA0">
        <w:t>its</w:t>
      </w:r>
      <w:r w:rsidR="0095313D">
        <w:t xml:space="preserve"> </w:t>
      </w:r>
      <w:r w:rsidR="00F142CB">
        <w:rPr>
          <w:b/>
          <w:bCs/>
          <w:i/>
          <w:iCs/>
        </w:rPr>
        <w:t>parents</w:t>
      </w:r>
      <w:r w:rsidR="00F142CB">
        <w:t xml:space="preserve"> and</w:t>
      </w:r>
      <w:r w:rsidR="00661506">
        <w:t xml:space="preserve">, upon an update, </w:t>
      </w:r>
      <w:r w:rsidR="00F142CB">
        <w:t>to iterate over that list removing it</w:t>
      </w:r>
      <w:r w:rsidR="00E3179D">
        <w:t xml:space="preserve">self from each </w:t>
      </w:r>
      <w:r w:rsidR="00E3179D" w:rsidRPr="006D19CB">
        <w:rPr>
          <w:b/>
          <w:bCs/>
          <w:i/>
          <w:iCs/>
        </w:rPr>
        <w:t>parent’s</w:t>
      </w:r>
      <w:r w:rsidR="00E3179D">
        <w:t xml:space="preserve"> </w:t>
      </w:r>
      <w:r w:rsidR="00E3179D">
        <w:rPr>
          <w:b/>
          <w:bCs/>
          <w:i/>
          <w:iCs/>
        </w:rPr>
        <w:t>children</w:t>
      </w:r>
      <w:r w:rsidR="00E3179D">
        <w:t xml:space="preserve"> list</w:t>
      </w:r>
      <w:r w:rsidR="002A2DA0">
        <w:t>.</w:t>
      </w:r>
    </w:p>
    <w:p w14:paraId="5838D2F5" w14:textId="533D1AA3" w:rsidR="006D19CB" w:rsidRPr="004D6920" w:rsidRDefault="002D256A" w:rsidP="00DF7693">
      <w:pPr>
        <w:pStyle w:val="ListParagraph"/>
        <w:numPr>
          <w:ilvl w:val="1"/>
          <w:numId w:val="33"/>
        </w:numPr>
        <w:spacing w:line="360" w:lineRule="auto"/>
        <w:rPr>
          <w:iCs/>
        </w:rPr>
      </w:pPr>
      <w:r>
        <w:t>So</w:t>
      </w:r>
      <w:r w:rsidR="000323F6">
        <w:t>,</w:t>
      </w:r>
      <w:r>
        <w:t xml:space="preserve"> I updated the data structure stored in a cell to </w:t>
      </w:r>
      <w:r w:rsidR="006D19CB">
        <w:t xml:space="preserve">contain a list of </w:t>
      </w:r>
      <w:r w:rsidR="006D19CB" w:rsidRPr="004D6920">
        <w:rPr>
          <w:b/>
          <w:bCs/>
          <w:i/>
          <w:iCs/>
        </w:rPr>
        <w:t>parents</w:t>
      </w:r>
      <w:r w:rsidR="006D19CB">
        <w:t xml:space="preserve"> and </w:t>
      </w:r>
      <w:r w:rsidR="006D19CB" w:rsidRPr="004D6920">
        <w:rPr>
          <w:b/>
          <w:bCs/>
          <w:i/>
          <w:iCs/>
        </w:rPr>
        <w:t>children</w:t>
      </w:r>
      <w:r w:rsidR="004D6920">
        <w:t>.</w:t>
      </w:r>
    </w:p>
    <w:p w14:paraId="257CC9DA" w14:textId="7B8D6563" w:rsidR="003D10B1" w:rsidRPr="003D10B1" w:rsidRDefault="001841C0" w:rsidP="003D10B1">
      <w:pPr>
        <w:pStyle w:val="ListParagraph"/>
        <w:numPr>
          <w:ilvl w:val="1"/>
          <w:numId w:val="33"/>
        </w:numPr>
        <w:spacing w:line="360" w:lineRule="auto"/>
        <w:rPr>
          <w:iCs/>
        </w:rPr>
      </w:pPr>
      <w:r>
        <w:rPr>
          <w:iCs/>
        </w:rPr>
        <w:t>And</w:t>
      </w:r>
      <w:r w:rsidR="00330FD7">
        <w:rPr>
          <w:iCs/>
        </w:rPr>
        <w:t xml:space="preserve"> e</w:t>
      </w:r>
      <w:r w:rsidR="001308E0">
        <w:rPr>
          <w:iCs/>
        </w:rPr>
        <w:t xml:space="preserve">ach time a cell </w:t>
      </w:r>
      <w:r w:rsidR="00330FD7">
        <w:rPr>
          <w:iCs/>
        </w:rPr>
        <w:t>receives an input from the user</w:t>
      </w:r>
      <w:r w:rsidR="005C00D9">
        <w:rPr>
          <w:iCs/>
        </w:rPr>
        <w:t>,</w:t>
      </w:r>
      <w:r w:rsidR="003D10B1">
        <w:rPr>
          <w:iCs/>
        </w:rPr>
        <w:t xml:space="preserve"> I decided to clear </w:t>
      </w:r>
      <w:r w:rsidR="00330FD7">
        <w:rPr>
          <w:iCs/>
        </w:rPr>
        <w:t>its</w:t>
      </w:r>
      <w:r w:rsidR="003D10B1">
        <w:rPr>
          <w:iCs/>
        </w:rPr>
        <w:t xml:space="preserve"> list of parents</w:t>
      </w:r>
      <w:r>
        <w:rPr>
          <w:iCs/>
        </w:rPr>
        <w:t>.</w:t>
      </w:r>
    </w:p>
    <w:p w14:paraId="0A32A54D" w14:textId="5874E186" w:rsidR="00C52A8E" w:rsidRPr="003D10B1" w:rsidRDefault="003D10B1" w:rsidP="003D10B1">
      <w:pPr>
        <w:pStyle w:val="ListParagraph"/>
        <w:numPr>
          <w:ilvl w:val="1"/>
          <w:numId w:val="33"/>
        </w:numPr>
        <w:spacing w:line="360" w:lineRule="auto"/>
        <w:rPr>
          <w:iCs/>
        </w:rPr>
      </w:pPr>
      <w:r>
        <w:t>T</w:t>
      </w:r>
      <w:r w:rsidR="00606753">
        <w:t xml:space="preserve">hen </w:t>
      </w:r>
      <w:r w:rsidR="00540C58">
        <w:t xml:space="preserve">to </w:t>
      </w:r>
      <w:r w:rsidR="00604698">
        <w:t>update</w:t>
      </w:r>
      <w:r w:rsidR="00540C58">
        <w:t xml:space="preserve"> </w:t>
      </w:r>
      <w:r w:rsidR="00606753" w:rsidRPr="003D10B1">
        <w:rPr>
          <w:b/>
          <w:bCs/>
        </w:rPr>
        <w:t>parent</w:t>
      </w:r>
      <w:r w:rsidR="00606753">
        <w:t xml:space="preserve"> and </w:t>
      </w:r>
      <w:r w:rsidR="00606753" w:rsidRPr="003D10B1">
        <w:rPr>
          <w:b/>
          <w:bCs/>
        </w:rPr>
        <w:t>child</w:t>
      </w:r>
      <w:r w:rsidR="00606753">
        <w:t xml:space="preserve"> relationships</w:t>
      </w:r>
      <w:r w:rsidR="00540C58">
        <w:t xml:space="preserve">, I </w:t>
      </w:r>
      <w:r w:rsidR="00BE5E85">
        <w:t>decided</w:t>
      </w:r>
      <w:r w:rsidR="00540C58">
        <w:t xml:space="preserve"> to do this when computing a</w:t>
      </w:r>
      <w:r w:rsidR="00120383">
        <w:t xml:space="preserve"> </w:t>
      </w:r>
      <w:r w:rsidR="00540C58">
        <w:t>formula</w:t>
      </w:r>
      <w:r w:rsidR="00120383">
        <w:t xml:space="preserve"> cell’s value</w:t>
      </w:r>
      <w:r w:rsidR="00540C58">
        <w:t>, since in that cal</w:t>
      </w:r>
      <w:r w:rsidR="00120383">
        <w:t xml:space="preserve">culation you iterate </w:t>
      </w:r>
      <w:r w:rsidR="000C637F">
        <w:t xml:space="preserve">over all </w:t>
      </w:r>
      <w:r w:rsidR="00120383">
        <w:t>the cells referenced in the formula</w:t>
      </w:r>
      <w:r w:rsidR="00E73530">
        <w:t xml:space="preserve"> anyway</w:t>
      </w:r>
      <w:r w:rsidR="00120383">
        <w:t>.</w:t>
      </w:r>
      <w:r w:rsidR="00876F07">
        <w:t xml:space="preserve"> To avoid adding duplicate </w:t>
      </w:r>
      <w:r w:rsidR="00876F07" w:rsidRPr="003D10B1">
        <w:rPr>
          <w:b/>
          <w:bCs/>
        </w:rPr>
        <w:t>parent-child</w:t>
      </w:r>
      <w:r w:rsidR="00876F07">
        <w:t xml:space="preserve"> relationships</w:t>
      </w:r>
      <w:r w:rsidR="00361C96">
        <w:t xml:space="preserve"> I decided to maintain a flag on each cell </w:t>
      </w:r>
      <w:r w:rsidR="00807D19">
        <w:t xml:space="preserve">which marked </w:t>
      </w:r>
      <w:r w:rsidR="002C1D2A">
        <w:t>whether</w:t>
      </w:r>
      <w:r w:rsidR="00807D19">
        <w:t xml:space="preserve"> it was added as a parent during </w:t>
      </w:r>
      <w:r w:rsidR="008A478C">
        <w:t>the current formula</w:t>
      </w:r>
      <w:r w:rsidR="008B35C5">
        <w:t xml:space="preserve"> computation and cleared the flag after the formula was computed.</w:t>
      </w:r>
    </w:p>
    <w:p w14:paraId="326604C5" w14:textId="77777777" w:rsidR="00031CCF" w:rsidRPr="00031CCF" w:rsidRDefault="00C52A8E" w:rsidP="00031CCF">
      <w:pPr>
        <w:pStyle w:val="ListParagraph"/>
        <w:numPr>
          <w:ilvl w:val="2"/>
          <w:numId w:val="33"/>
        </w:numPr>
        <w:spacing w:line="360" w:lineRule="auto"/>
        <w:rPr>
          <w:iCs/>
        </w:rPr>
      </w:pPr>
      <w:r>
        <w:t>The above solution</w:t>
      </w:r>
      <w:r w:rsidR="00AE48AD">
        <w:t xml:space="preserve"> to avoiding duplication of </w:t>
      </w:r>
      <w:r w:rsidR="00AE48AD" w:rsidRPr="00617D54">
        <w:rPr>
          <w:b/>
          <w:i/>
        </w:rPr>
        <w:t>parent-child</w:t>
      </w:r>
      <w:r w:rsidR="00AE48AD">
        <w:t xml:space="preserve"> relationships makes the compute cell </w:t>
      </w:r>
      <w:r w:rsidR="006C41FC">
        <w:t xml:space="preserve">function unparallelizable since </w:t>
      </w:r>
      <w:r w:rsidR="00DA3AB2">
        <w:t xml:space="preserve">each cell is being flagged globally. </w:t>
      </w:r>
      <w:r w:rsidR="0084139F">
        <w:t xml:space="preserve">An alternate </w:t>
      </w:r>
      <w:r w:rsidR="00617D54">
        <w:t xml:space="preserve">solution </w:t>
      </w:r>
      <w:r w:rsidR="00F41903">
        <w:t xml:space="preserve">that would maintain the possibility of running the function in parallel </w:t>
      </w:r>
      <w:r w:rsidR="00865E86">
        <w:t xml:space="preserve">could be to </w:t>
      </w:r>
      <w:r w:rsidR="00312E77">
        <w:t xml:space="preserve">perform a direct </w:t>
      </w:r>
      <w:r w:rsidR="00865E86">
        <w:t xml:space="preserve">search </w:t>
      </w:r>
      <w:r w:rsidR="00312E77">
        <w:t xml:space="preserve">on the </w:t>
      </w:r>
      <w:r w:rsidR="00865E86">
        <w:t xml:space="preserve">list of </w:t>
      </w:r>
      <w:r w:rsidR="00865E86" w:rsidRPr="00617D54">
        <w:rPr>
          <w:b/>
          <w:bCs/>
          <w:i/>
          <w:iCs/>
        </w:rPr>
        <w:t>parents</w:t>
      </w:r>
      <w:r w:rsidR="00865E86">
        <w:t xml:space="preserve"> to see if a </w:t>
      </w:r>
      <w:r w:rsidR="00865E86" w:rsidRPr="00617D54">
        <w:rPr>
          <w:b/>
          <w:bCs/>
          <w:i/>
          <w:iCs/>
        </w:rPr>
        <w:t>parent</w:t>
      </w:r>
      <w:r w:rsidR="00865E86">
        <w:t xml:space="preserve"> was already added</w:t>
      </w:r>
      <w:r w:rsidR="001B6F12">
        <w:t>.</w:t>
      </w:r>
    </w:p>
    <w:p w14:paraId="145D5D63" w14:textId="3C2CD1E3" w:rsidR="004D6920" w:rsidRDefault="00954E2C" w:rsidP="00031CCF">
      <w:pPr>
        <w:pStyle w:val="ListParagraph"/>
        <w:numPr>
          <w:ilvl w:val="1"/>
          <w:numId w:val="33"/>
        </w:numPr>
        <w:spacing w:line="360" w:lineRule="auto"/>
        <w:rPr>
          <w:iCs/>
        </w:rPr>
      </w:pPr>
      <w:r>
        <w:t>Then, after a cell</w:t>
      </w:r>
      <w:r w:rsidR="00895EAD">
        <w:t xml:space="preserve"> </w:t>
      </w:r>
      <w:r w:rsidR="00895EAD">
        <w:rPr>
          <w:b/>
          <w:bCs/>
          <w:i/>
          <w:iCs/>
        </w:rPr>
        <w:t>A</w:t>
      </w:r>
      <w:r>
        <w:t xml:space="preserve"> has its value </w:t>
      </w:r>
      <w:r w:rsidR="004A29A6">
        <w:t>updated,</w:t>
      </w:r>
      <w:r w:rsidR="002C7EA8">
        <w:t xml:space="preserve"> we need a way of updating each of </w:t>
      </w:r>
      <w:r w:rsidR="004A29A6">
        <w:t>its</w:t>
      </w:r>
      <w:r w:rsidR="002C7EA8">
        <w:t xml:space="preserve"> </w:t>
      </w:r>
      <w:r w:rsidR="002C7EA8" w:rsidRPr="00287C97">
        <w:rPr>
          <w:b/>
          <w:bCs/>
        </w:rPr>
        <w:t>descendants</w:t>
      </w:r>
      <w:r w:rsidR="00031CCF" w:rsidRPr="00031CCF">
        <w:rPr>
          <w:iCs/>
        </w:rPr>
        <w:t xml:space="preserve"> </w:t>
      </w:r>
      <w:r w:rsidR="009D5D0A">
        <w:rPr>
          <w:iCs/>
        </w:rPr>
        <w:t>in the correct order</w:t>
      </w:r>
      <w:r w:rsidR="00E82164">
        <w:rPr>
          <w:iCs/>
        </w:rPr>
        <w:t>.</w:t>
      </w:r>
      <w:r w:rsidR="005A70F0">
        <w:rPr>
          <w:iCs/>
        </w:rPr>
        <w:t xml:space="preserve"> </w:t>
      </w:r>
      <w:r w:rsidR="00E82164">
        <w:rPr>
          <w:iCs/>
        </w:rPr>
        <w:t>T</w:t>
      </w:r>
      <w:r w:rsidR="005A70F0">
        <w:rPr>
          <w:iCs/>
        </w:rPr>
        <w:t xml:space="preserve">o update a </w:t>
      </w:r>
      <w:r w:rsidR="004A29A6" w:rsidRPr="004A29A6">
        <w:rPr>
          <w:b/>
          <w:bCs/>
          <w:i/>
        </w:rPr>
        <w:t>descend</w:t>
      </w:r>
      <w:r w:rsidR="004D56F3">
        <w:rPr>
          <w:b/>
          <w:bCs/>
          <w:i/>
        </w:rPr>
        <w:t>a</w:t>
      </w:r>
      <w:r w:rsidR="004A29A6" w:rsidRPr="004A29A6">
        <w:rPr>
          <w:b/>
          <w:bCs/>
          <w:i/>
        </w:rPr>
        <w:t>nt</w:t>
      </w:r>
      <w:r w:rsidR="005A70F0">
        <w:rPr>
          <w:iCs/>
        </w:rPr>
        <w:t xml:space="preserve"> </w:t>
      </w:r>
      <w:r w:rsidR="00895EAD">
        <w:rPr>
          <w:b/>
          <w:bCs/>
          <w:i/>
        </w:rPr>
        <w:t>B</w:t>
      </w:r>
      <w:r w:rsidR="00CE3CE3">
        <w:rPr>
          <w:iCs/>
        </w:rPr>
        <w:t xml:space="preserve"> </w:t>
      </w:r>
      <w:r w:rsidR="005A70F0">
        <w:rPr>
          <w:iCs/>
        </w:rPr>
        <w:t>correct</w:t>
      </w:r>
      <w:r w:rsidR="00CE3CE3">
        <w:rPr>
          <w:iCs/>
        </w:rPr>
        <w:t>ly</w:t>
      </w:r>
      <w:r w:rsidR="005A70F0">
        <w:rPr>
          <w:iCs/>
        </w:rPr>
        <w:t xml:space="preserve">, you </w:t>
      </w:r>
      <w:r w:rsidR="004A29A6">
        <w:rPr>
          <w:iCs/>
        </w:rPr>
        <w:t>must</w:t>
      </w:r>
      <w:r w:rsidR="005A70F0">
        <w:rPr>
          <w:iCs/>
        </w:rPr>
        <w:t xml:space="preserve"> ensure that each of </w:t>
      </w:r>
      <w:r w:rsidR="00CE3CE3">
        <w:rPr>
          <w:iCs/>
        </w:rPr>
        <w:t xml:space="preserve">the </w:t>
      </w:r>
      <w:r w:rsidR="005A70F0" w:rsidRPr="004016ED">
        <w:rPr>
          <w:b/>
          <w:bCs/>
          <w:i/>
        </w:rPr>
        <w:t>parents</w:t>
      </w:r>
      <w:r w:rsidR="005A70F0">
        <w:rPr>
          <w:iCs/>
        </w:rPr>
        <w:t xml:space="preserve"> </w:t>
      </w:r>
      <w:r w:rsidR="00CE3CE3">
        <w:rPr>
          <w:iCs/>
        </w:rPr>
        <w:t xml:space="preserve">of </w:t>
      </w:r>
      <w:r w:rsidR="009C45DC">
        <w:rPr>
          <w:b/>
          <w:bCs/>
          <w:i/>
        </w:rPr>
        <w:t>B</w:t>
      </w:r>
      <w:r w:rsidR="00CE3CE3">
        <w:rPr>
          <w:iCs/>
        </w:rPr>
        <w:t xml:space="preserve"> </w:t>
      </w:r>
      <w:r w:rsidR="005A70F0">
        <w:rPr>
          <w:iCs/>
        </w:rPr>
        <w:t>have been updated before</w:t>
      </w:r>
      <w:r w:rsidR="0076442D">
        <w:rPr>
          <w:iCs/>
        </w:rPr>
        <w:t>hand</w:t>
      </w:r>
      <w:r w:rsidR="003F56B4">
        <w:rPr>
          <w:iCs/>
        </w:rPr>
        <w:t>.</w:t>
      </w:r>
      <w:r w:rsidR="00D26939">
        <w:rPr>
          <w:iCs/>
        </w:rPr>
        <w:t xml:space="preserve"> In other words, the </w:t>
      </w:r>
      <w:r w:rsidR="00D26939" w:rsidRPr="0037781A">
        <w:rPr>
          <w:b/>
          <w:bCs/>
          <w:iCs/>
        </w:rPr>
        <w:t>farthest descendants</w:t>
      </w:r>
      <w:r w:rsidR="00D26939">
        <w:rPr>
          <w:iCs/>
        </w:rPr>
        <w:t xml:space="preserve"> of </w:t>
      </w:r>
      <w:r w:rsidR="00616B5D">
        <w:rPr>
          <w:b/>
          <w:bCs/>
          <w:i/>
        </w:rPr>
        <w:t>A</w:t>
      </w:r>
      <w:r w:rsidR="00616B5D">
        <w:rPr>
          <w:iCs/>
        </w:rPr>
        <w:t xml:space="preserve"> must be updated last</w:t>
      </w:r>
      <w:r w:rsidR="007A4893">
        <w:rPr>
          <w:iCs/>
        </w:rPr>
        <w:t xml:space="preserve">, the </w:t>
      </w:r>
      <w:r w:rsidR="00F654E0" w:rsidRPr="00886DFC">
        <w:rPr>
          <w:b/>
          <w:bCs/>
          <w:i/>
        </w:rPr>
        <w:t>second farthest descendants</w:t>
      </w:r>
      <w:r w:rsidR="00F654E0">
        <w:rPr>
          <w:iCs/>
        </w:rPr>
        <w:t xml:space="preserve"> of </w:t>
      </w:r>
      <w:r w:rsidR="00F654E0" w:rsidRPr="00F654E0">
        <w:rPr>
          <w:b/>
          <w:bCs/>
          <w:i/>
        </w:rPr>
        <w:t>A</w:t>
      </w:r>
      <w:r w:rsidR="00F654E0">
        <w:rPr>
          <w:b/>
          <w:bCs/>
          <w:i/>
        </w:rPr>
        <w:t xml:space="preserve"> </w:t>
      </w:r>
      <w:r w:rsidR="00C42196">
        <w:rPr>
          <w:iCs/>
        </w:rPr>
        <w:t xml:space="preserve">can be updated after the </w:t>
      </w:r>
      <w:r w:rsidR="00157838" w:rsidRPr="00886DFC">
        <w:rPr>
          <w:b/>
          <w:bCs/>
          <w:i/>
        </w:rPr>
        <w:t>farthest descendants</w:t>
      </w:r>
      <w:r w:rsidR="00E97AF1">
        <w:rPr>
          <w:iCs/>
        </w:rPr>
        <w:t xml:space="preserve">, and so on </w:t>
      </w:r>
      <w:r w:rsidR="005C74B0">
        <w:rPr>
          <w:iCs/>
        </w:rPr>
        <w:t xml:space="preserve">until </w:t>
      </w:r>
      <w:r w:rsidR="00E97AF1">
        <w:rPr>
          <w:iCs/>
        </w:rPr>
        <w:t xml:space="preserve">the </w:t>
      </w:r>
      <w:r w:rsidR="00E97AF1">
        <w:rPr>
          <w:b/>
          <w:bCs/>
          <w:i/>
        </w:rPr>
        <w:t>children</w:t>
      </w:r>
      <w:r w:rsidR="00E97AF1">
        <w:rPr>
          <w:iCs/>
        </w:rPr>
        <w:t xml:space="preserve"> of </w:t>
      </w:r>
      <w:r w:rsidR="00E97AF1">
        <w:rPr>
          <w:b/>
          <w:bCs/>
          <w:i/>
        </w:rPr>
        <w:t>A</w:t>
      </w:r>
      <w:r w:rsidR="00FF7D03">
        <w:rPr>
          <w:iCs/>
        </w:rPr>
        <w:t xml:space="preserve"> </w:t>
      </w:r>
      <w:r w:rsidR="005C74B0">
        <w:rPr>
          <w:iCs/>
        </w:rPr>
        <w:t xml:space="preserve">and </w:t>
      </w:r>
      <w:r w:rsidR="005C74B0">
        <w:rPr>
          <w:b/>
          <w:bCs/>
          <w:i/>
        </w:rPr>
        <w:t xml:space="preserve">A </w:t>
      </w:r>
      <w:r w:rsidR="005C74B0">
        <w:rPr>
          <w:iCs/>
        </w:rPr>
        <w:t>itself c</w:t>
      </w:r>
      <w:r w:rsidR="00FF7D03">
        <w:rPr>
          <w:iCs/>
        </w:rPr>
        <w:t>an be updated.</w:t>
      </w:r>
    </w:p>
    <w:p w14:paraId="21C76399" w14:textId="424EA00A" w:rsidR="003F56B4" w:rsidRDefault="00A44594" w:rsidP="00031CCF">
      <w:pPr>
        <w:pStyle w:val="ListParagraph"/>
        <w:numPr>
          <w:ilvl w:val="1"/>
          <w:numId w:val="33"/>
        </w:numPr>
        <w:spacing w:line="360" w:lineRule="auto"/>
        <w:rPr>
          <w:iCs/>
        </w:rPr>
      </w:pPr>
      <w:r>
        <w:rPr>
          <w:iCs/>
        </w:rPr>
        <w:t xml:space="preserve">The </w:t>
      </w:r>
      <w:r w:rsidR="00186B01">
        <w:rPr>
          <w:iCs/>
        </w:rPr>
        <w:t>valid</w:t>
      </w:r>
      <w:r w:rsidR="00C1481B">
        <w:rPr>
          <w:iCs/>
        </w:rPr>
        <w:t xml:space="preserve"> </w:t>
      </w:r>
      <w:r w:rsidR="003E66FE">
        <w:rPr>
          <w:iCs/>
        </w:rPr>
        <w:t xml:space="preserve">ordering can be computed by </w:t>
      </w:r>
      <w:r w:rsidR="00716AD8">
        <w:rPr>
          <w:iCs/>
        </w:rPr>
        <w:t>creating a</w:t>
      </w:r>
      <w:r w:rsidR="004D5518">
        <w:rPr>
          <w:iCs/>
        </w:rPr>
        <w:t xml:space="preserve"> </w:t>
      </w:r>
      <w:r w:rsidR="005A1A1E">
        <w:rPr>
          <w:iCs/>
        </w:rPr>
        <w:t xml:space="preserve">stack to store the </w:t>
      </w:r>
      <w:r w:rsidR="00716AD8">
        <w:rPr>
          <w:iCs/>
        </w:rPr>
        <w:t>update orde</w:t>
      </w:r>
      <w:r w:rsidR="004D5518">
        <w:rPr>
          <w:iCs/>
        </w:rPr>
        <w:t xml:space="preserve">r </w:t>
      </w:r>
      <w:r w:rsidR="003607C9">
        <w:rPr>
          <w:iCs/>
        </w:rPr>
        <w:t xml:space="preserve">and </w:t>
      </w:r>
      <w:r w:rsidR="00716AD8">
        <w:rPr>
          <w:iCs/>
        </w:rPr>
        <w:t xml:space="preserve">by </w:t>
      </w:r>
      <w:r w:rsidR="007F1FEB">
        <w:rPr>
          <w:iCs/>
        </w:rPr>
        <w:t xml:space="preserve">doing a post-order depth first search on the graph representing </w:t>
      </w:r>
      <w:r w:rsidR="00740A95" w:rsidRPr="00740A95">
        <w:rPr>
          <w:b/>
          <w:bCs/>
          <w:i/>
        </w:rPr>
        <w:t xml:space="preserve">A </w:t>
      </w:r>
      <w:r w:rsidR="00740A95" w:rsidRPr="00740A95">
        <w:rPr>
          <w:iCs/>
        </w:rPr>
        <w:t>and its</w:t>
      </w:r>
      <w:r w:rsidR="00740A95">
        <w:rPr>
          <w:b/>
          <w:bCs/>
          <w:i/>
        </w:rPr>
        <w:t xml:space="preserve"> </w:t>
      </w:r>
      <w:r w:rsidR="007F1FEB" w:rsidRPr="00740A95">
        <w:rPr>
          <w:b/>
          <w:bCs/>
          <w:i/>
        </w:rPr>
        <w:t>descendants</w:t>
      </w:r>
      <w:r w:rsidR="00330CEA">
        <w:rPr>
          <w:iCs/>
        </w:rPr>
        <w:t>. A</w:t>
      </w:r>
      <w:r w:rsidR="005C3E55">
        <w:rPr>
          <w:iCs/>
        </w:rPr>
        <w:t xml:space="preserve"> </w:t>
      </w:r>
      <w:r w:rsidR="005C3E55">
        <w:rPr>
          <w:iCs/>
        </w:rPr>
        <w:lastRenderedPageBreak/>
        <w:t xml:space="preserve">cell </w:t>
      </w:r>
      <w:r w:rsidR="00330CEA">
        <w:rPr>
          <w:iCs/>
        </w:rPr>
        <w:t xml:space="preserve">is added </w:t>
      </w:r>
      <w:r w:rsidR="00CE4EC3">
        <w:rPr>
          <w:iCs/>
        </w:rPr>
        <w:t xml:space="preserve">to the update order stack only once each of its </w:t>
      </w:r>
      <w:r w:rsidR="00F24745" w:rsidRPr="00931D12">
        <w:rPr>
          <w:b/>
          <w:bCs/>
          <w:i/>
        </w:rPr>
        <w:t>children</w:t>
      </w:r>
      <w:r w:rsidR="00F24745">
        <w:rPr>
          <w:iCs/>
        </w:rPr>
        <w:t xml:space="preserve"> have also already been added.</w:t>
      </w:r>
    </w:p>
    <w:p w14:paraId="1CDC956C" w14:textId="73B91360" w:rsidR="006B5AF1" w:rsidRPr="006B5AF1" w:rsidRDefault="003D1F07" w:rsidP="006B5AF1">
      <w:pPr>
        <w:pStyle w:val="ListParagraph"/>
        <w:numPr>
          <w:ilvl w:val="1"/>
          <w:numId w:val="33"/>
        </w:numPr>
        <w:spacing w:line="360" w:lineRule="auto"/>
        <w:rPr>
          <w:iCs/>
        </w:rPr>
      </w:pPr>
      <w:r>
        <w:rPr>
          <w:iCs/>
        </w:rPr>
        <w:t>To figure out this algorithm,</w:t>
      </w:r>
      <w:r w:rsidR="006B5AF1">
        <w:rPr>
          <w:iCs/>
        </w:rPr>
        <w:t xml:space="preserve"> I got inspiration from a YouTube video about the Topological Sort Algorithm</w:t>
      </w:r>
      <w:r w:rsidR="006B5AF1">
        <w:rPr>
          <w:iCs/>
        </w:rPr>
        <w:fldChar w:fldCharType="begin"/>
      </w:r>
      <w:r w:rsidR="006B5AF1">
        <w:rPr>
          <w:iCs/>
        </w:rPr>
        <w:instrText xml:space="preserve"> ADDIN ZOTERO_ITEM CSL_CITATION {"citationID":"4DXTHt80","properties":{"formattedCitation":"[1]","plainCitation":"[1]","noteIndex":0},"citationItems":[{"id":17,"uris":["http://zotero.org/users/12806125/items/I284JFGB"],"itemData":{"id":17,"type":"motion_picture","abstract":"How to find the topological sort of a directed acyclic graph\n\nShortest path on a Directed Acyclic Graph (DAG):\n   • Shortest/Longest path on a Directed A...  \n\nGithub source code link:\nhttps://github.com/williamfiset/algor...\n\n0:00 Intro\n0:18 Topological sort real life examples\n2:49 Technical definition of topsort\n3:42 The need for directed acyclic graphs\n4:46 Topological ordering of trees\n5:26 Topological sort algorithm\n9:28 Topological sort source code\n\n==================================\n\nPracticing for interviews? I have used, and recommend `Cracking the Coding Interview` which got me a job at Google. Link on Amazon: https://amzn.to/3cvMof5\n\nA lot of the content on this channel is inspired by the book `Competitive Programming` by Steven Halim which I frequently use as a resource and reference. Link on Amazon: https://amzn.to/3wC2nix\n\nSupport me by purchasing the full graph theory course on Udemy which includes additional problems, exercises and quizzes not available on YouTube:\nhttps://www.udemy.com/course/graph-th...","dimensions":"14:08","source":"YouTube","title":"Topological Sort Algorithm | Graph Theory","URL":"https://www.youtube.com/watch?v=eL-KzMXSXXI","director":[{"literal":"WilliamFiset"}],"accessed":{"date-parts":[["2023",12,3]]},"issued":{"date-parts":[["2017",10,19]]}}}],"schema":"https://github.com/citation-style-language/schema/raw/master/csl-citation.json"} </w:instrText>
      </w:r>
      <w:r w:rsidR="006B5AF1">
        <w:rPr>
          <w:iCs/>
        </w:rPr>
        <w:fldChar w:fldCharType="separate"/>
      </w:r>
      <w:r w:rsidR="006B5AF1" w:rsidRPr="00BE6CF0">
        <w:rPr>
          <w:rFonts w:ascii="Calibri" w:hAnsi="Calibri" w:cs="Calibri"/>
        </w:rPr>
        <w:t>[1]</w:t>
      </w:r>
      <w:r w:rsidR="006B5AF1">
        <w:rPr>
          <w:iCs/>
        </w:rPr>
        <w:fldChar w:fldCharType="end"/>
      </w:r>
      <w:r w:rsidR="006B5AF1">
        <w:rPr>
          <w:iCs/>
        </w:rPr>
        <w:t xml:space="preserve">. This algorithm for a valid update ordering is in fact a Topological Sort of the dependency graph </w:t>
      </w:r>
      <w:r w:rsidR="0095399D">
        <w:rPr>
          <w:iCs/>
        </w:rPr>
        <w:t>stemming from</w:t>
      </w:r>
      <w:r w:rsidR="006B5AF1">
        <w:rPr>
          <w:iCs/>
        </w:rPr>
        <w:t xml:space="preserve"> cell </w:t>
      </w:r>
      <w:r w:rsidR="006B5AF1">
        <w:rPr>
          <w:b/>
          <w:bCs/>
          <w:i/>
        </w:rPr>
        <w:t>A</w:t>
      </w:r>
      <w:r w:rsidR="006B5AF1">
        <w:rPr>
          <w:iCs/>
        </w:rPr>
        <w:t>.</w:t>
      </w:r>
    </w:p>
    <w:p w14:paraId="6CF36FAF" w14:textId="1AC33496" w:rsidR="002539DE" w:rsidRDefault="00C11C28" w:rsidP="00C1481B">
      <w:pPr>
        <w:pStyle w:val="ListParagraph"/>
        <w:numPr>
          <w:ilvl w:val="1"/>
          <w:numId w:val="33"/>
        </w:numPr>
        <w:spacing w:line="360" w:lineRule="auto"/>
        <w:rPr>
          <w:iCs/>
        </w:rPr>
      </w:pPr>
      <w:r>
        <w:rPr>
          <w:iCs/>
        </w:rPr>
        <w:t>This algorithm also lends itself to finding circular dependencies</w:t>
      </w:r>
      <w:r w:rsidR="00447007">
        <w:rPr>
          <w:iCs/>
        </w:rPr>
        <w:t>. If</w:t>
      </w:r>
      <w:r>
        <w:rPr>
          <w:iCs/>
        </w:rPr>
        <w:t xml:space="preserve"> during the </w:t>
      </w:r>
      <w:r w:rsidR="00FB0797">
        <w:rPr>
          <w:iCs/>
        </w:rPr>
        <w:t xml:space="preserve">algorithm you </w:t>
      </w:r>
      <w:r w:rsidR="007629A4">
        <w:rPr>
          <w:iCs/>
        </w:rPr>
        <w:t>begin to depth first search on a cell and you end up encountering that same cell during the depth first sea</w:t>
      </w:r>
      <w:r w:rsidR="00F2603B">
        <w:rPr>
          <w:iCs/>
        </w:rPr>
        <w:t xml:space="preserve">rch, then you can conclude that </w:t>
      </w:r>
      <w:r w:rsidR="00D032D4">
        <w:rPr>
          <w:iCs/>
        </w:rPr>
        <w:t>cell</w:t>
      </w:r>
      <w:r w:rsidR="00F2603B">
        <w:rPr>
          <w:iCs/>
        </w:rPr>
        <w:t xml:space="preserve"> must be </w:t>
      </w:r>
      <w:r w:rsidR="00D11C55">
        <w:rPr>
          <w:iCs/>
        </w:rPr>
        <w:t>causing a circular dependency.</w:t>
      </w:r>
      <w:r w:rsidR="00762306">
        <w:rPr>
          <w:iCs/>
        </w:rPr>
        <w:t xml:space="preserve"> </w:t>
      </w:r>
      <w:r w:rsidR="00FB1D2B">
        <w:rPr>
          <w:iCs/>
        </w:rPr>
        <w:t xml:space="preserve">This means that you should skip </w:t>
      </w:r>
      <w:r w:rsidR="006731C8">
        <w:rPr>
          <w:iCs/>
        </w:rPr>
        <w:t xml:space="preserve">depth first searching down circular dependent cells and a cell is added to the update order stack </w:t>
      </w:r>
      <w:r w:rsidR="00430DA7">
        <w:rPr>
          <w:iCs/>
        </w:rPr>
        <w:t xml:space="preserve">when either </w:t>
      </w:r>
      <w:proofErr w:type="gramStart"/>
      <w:r w:rsidR="00430DA7">
        <w:rPr>
          <w:iCs/>
        </w:rPr>
        <w:t>all of</w:t>
      </w:r>
      <w:proofErr w:type="gramEnd"/>
      <w:r w:rsidR="00430DA7">
        <w:rPr>
          <w:iCs/>
        </w:rPr>
        <w:t xml:space="preserve"> </w:t>
      </w:r>
      <w:r w:rsidR="00931D12">
        <w:rPr>
          <w:iCs/>
        </w:rPr>
        <w:t xml:space="preserve">its children have </w:t>
      </w:r>
      <w:r w:rsidR="00D51360">
        <w:rPr>
          <w:iCs/>
        </w:rPr>
        <w:t xml:space="preserve">been </w:t>
      </w:r>
      <w:r w:rsidR="00931D12">
        <w:rPr>
          <w:iCs/>
        </w:rPr>
        <w:t>either</w:t>
      </w:r>
      <w:r w:rsidR="00D51360">
        <w:rPr>
          <w:iCs/>
        </w:rPr>
        <w:t>:</w:t>
      </w:r>
      <w:r w:rsidR="00AC0BA7">
        <w:rPr>
          <w:iCs/>
        </w:rPr>
        <w:t xml:space="preserve"> (a)</w:t>
      </w:r>
      <w:r w:rsidR="00931D12">
        <w:rPr>
          <w:iCs/>
        </w:rPr>
        <w:t xml:space="preserve"> added to the update order</w:t>
      </w:r>
      <w:r w:rsidR="00AC0BA7">
        <w:rPr>
          <w:iCs/>
        </w:rPr>
        <w:t xml:space="preserve"> or (b) are </w:t>
      </w:r>
      <w:r w:rsidR="006B4D53">
        <w:rPr>
          <w:iCs/>
        </w:rPr>
        <w:t>causing a circular dependency.</w:t>
      </w:r>
    </w:p>
    <w:p w14:paraId="2B7C0C33" w14:textId="74D01E85" w:rsidR="00AC0BA7" w:rsidRPr="00C1481B" w:rsidRDefault="00786752" w:rsidP="00C1481B">
      <w:pPr>
        <w:pStyle w:val="ListParagraph"/>
        <w:numPr>
          <w:ilvl w:val="1"/>
          <w:numId w:val="33"/>
        </w:numPr>
        <w:spacing w:line="360" w:lineRule="auto"/>
        <w:rPr>
          <w:iCs/>
        </w:rPr>
      </w:pPr>
      <w:r>
        <w:rPr>
          <w:iCs/>
        </w:rPr>
        <w:t xml:space="preserve">To update the cells </w:t>
      </w:r>
      <w:r w:rsidR="00186B01">
        <w:rPr>
          <w:iCs/>
        </w:rPr>
        <w:t xml:space="preserve">once a valid </w:t>
      </w:r>
      <w:r>
        <w:rPr>
          <w:iCs/>
        </w:rPr>
        <w:t>order</w:t>
      </w:r>
      <w:r w:rsidR="00186B01">
        <w:rPr>
          <w:iCs/>
        </w:rPr>
        <w:t xml:space="preserve"> has been determined</w:t>
      </w:r>
      <w:r>
        <w:rPr>
          <w:iCs/>
        </w:rPr>
        <w:t xml:space="preserve">, you pop each </w:t>
      </w:r>
      <w:r w:rsidR="00B82AE5">
        <w:rPr>
          <w:iCs/>
        </w:rPr>
        <w:t xml:space="preserve">cell from the update order stack and </w:t>
      </w:r>
      <w:r w:rsidR="003F42A5">
        <w:rPr>
          <w:iCs/>
        </w:rPr>
        <w:t>if it was not flagged as a circular dependency, then you compute its value.</w:t>
      </w:r>
    </w:p>
    <w:p w14:paraId="10FDF6E2" w14:textId="413BD083" w:rsidR="00E65965" w:rsidRDefault="00807A79" w:rsidP="00C25CF2">
      <w:pPr>
        <w:pStyle w:val="Heading1"/>
      </w:pPr>
      <w:r>
        <w:t>Implementation</w:t>
      </w:r>
    </w:p>
    <w:p w14:paraId="320640A2" w14:textId="199CF63D" w:rsidR="00807A79" w:rsidRDefault="007C4890" w:rsidP="00807A79">
      <w:r>
        <w:t xml:space="preserve">The code I wrote directly reflects the design I outlined </w:t>
      </w:r>
      <w:r w:rsidR="00454E86">
        <w:t>in the previous section.</w:t>
      </w:r>
      <w:r w:rsidR="006F4A27">
        <w:t xml:space="preserve"> My code is heavily commented</w:t>
      </w:r>
      <w:r w:rsidR="00937095">
        <w:t xml:space="preserve"> enough </w:t>
      </w:r>
      <w:r w:rsidR="0096560D">
        <w:t>to explain all the implementation details. In this section I will go over the time complexity of the functions that I implemented.</w:t>
      </w:r>
    </w:p>
    <w:p w14:paraId="53DC79A1" w14:textId="091B331D" w:rsidR="001744A8" w:rsidRDefault="001744A8" w:rsidP="001744A8">
      <w:pPr>
        <w:pStyle w:val="Heading2"/>
      </w:pPr>
      <w:r>
        <w:t>DATA_TYPE</w:t>
      </w:r>
    </w:p>
    <w:p w14:paraId="4095856D" w14:textId="3557FA49" w:rsidR="001744A8" w:rsidRDefault="001744A8" w:rsidP="001744A8">
      <w:r>
        <w:t xml:space="preserve">This </w:t>
      </w:r>
      <w:proofErr w:type="spellStart"/>
      <w:r>
        <w:t>enum</w:t>
      </w:r>
      <w:proofErr w:type="spellEnd"/>
      <w:r>
        <w:t xml:space="preserve"> is used in conjunction with </w:t>
      </w:r>
      <w:proofErr w:type="spellStart"/>
      <w:r>
        <w:t>cell_t</w:t>
      </w:r>
      <w:proofErr w:type="spellEnd"/>
      <w:r>
        <w:t xml:space="preserve"> and it stores the </w:t>
      </w:r>
      <w:r w:rsidR="00CA628C">
        <w:t>type of data stored in a cell. Below is the struct in C:</w:t>
      </w:r>
    </w:p>
    <w:p w14:paraId="04C7E3FC" w14:textId="77777777" w:rsidR="005575B5" w:rsidRPr="005575B5" w:rsidRDefault="005575B5" w:rsidP="005575B5">
      <w:pPr>
        <w:shd w:val="clear" w:color="auto" w:fill="1F1F1F"/>
        <w:spacing w:after="0" w:line="285" w:lineRule="atLeast"/>
        <w:rPr>
          <w:rFonts w:ascii="Consolas" w:eastAsia="Times New Roman" w:hAnsi="Consolas" w:cs="Times New Roman"/>
          <w:color w:val="CCCCCC"/>
          <w:sz w:val="21"/>
          <w:szCs w:val="21"/>
          <w:lang w:val="en-US"/>
        </w:rPr>
      </w:pPr>
      <w:r w:rsidRPr="005575B5">
        <w:rPr>
          <w:rFonts w:ascii="Consolas" w:eastAsia="Times New Roman" w:hAnsi="Consolas" w:cs="Times New Roman"/>
          <w:color w:val="6A9955"/>
          <w:sz w:val="21"/>
          <w:szCs w:val="21"/>
          <w:lang w:val="en-US"/>
        </w:rPr>
        <w:t>// Data type stored in a cell.</w:t>
      </w:r>
    </w:p>
    <w:p w14:paraId="0381E20A" w14:textId="77777777" w:rsidR="005575B5" w:rsidRPr="005575B5" w:rsidRDefault="005575B5" w:rsidP="005575B5">
      <w:pPr>
        <w:shd w:val="clear" w:color="auto" w:fill="1F1F1F"/>
        <w:spacing w:after="0" w:line="285" w:lineRule="atLeast"/>
        <w:rPr>
          <w:rFonts w:ascii="Consolas" w:eastAsia="Times New Roman" w:hAnsi="Consolas" w:cs="Times New Roman"/>
          <w:color w:val="CCCCCC"/>
          <w:sz w:val="21"/>
          <w:szCs w:val="21"/>
          <w:lang w:val="en-US"/>
        </w:rPr>
      </w:pPr>
      <w:r w:rsidRPr="005575B5">
        <w:rPr>
          <w:rFonts w:ascii="Consolas" w:eastAsia="Times New Roman" w:hAnsi="Consolas" w:cs="Times New Roman"/>
          <w:color w:val="569CD6"/>
          <w:sz w:val="21"/>
          <w:szCs w:val="21"/>
          <w:lang w:val="en-US"/>
        </w:rPr>
        <w:t>typedef</w:t>
      </w:r>
      <w:r w:rsidRPr="005575B5">
        <w:rPr>
          <w:rFonts w:ascii="Consolas" w:eastAsia="Times New Roman" w:hAnsi="Consolas" w:cs="Times New Roman"/>
          <w:color w:val="CCCCCC"/>
          <w:sz w:val="21"/>
          <w:szCs w:val="21"/>
          <w:lang w:val="en-US"/>
        </w:rPr>
        <w:t xml:space="preserve"> </w:t>
      </w:r>
      <w:proofErr w:type="spellStart"/>
      <w:r w:rsidRPr="005575B5">
        <w:rPr>
          <w:rFonts w:ascii="Consolas" w:eastAsia="Times New Roman" w:hAnsi="Consolas" w:cs="Times New Roman"/>
          <w:color w:val="569CD6"/>
          <w:sz w:val="21"/>
          <w:szCs w:val="21"/>
          <w:lang w:val="en-US"/>
        </w:rPr>
        <w:t>enum</w:t>
      </w:r>
      <w:proofErr w:type="spellEnd"/>
      <w:r w:rsidRPr="005575B5">
        <w:rPr>
          <w:rFonts w:ascii="Consolas" w:eastAsia="Times New Roman" w:hAnsi="Consolas" w:cs="Times New Roman"/>
          <w:color w:val="CCCCCC"/>
          <w:sz w:val="21"/>
          <w:szCs w:val="21"/>
          <w:lang w:val="en-US"/>
        </w:rPr>
        <w:t xml:space="preserve"> </w:t>
      </w:r>
      <w:r w:rsidRPr="005575B5">
        <w:rPr>
          <w:rFonts w:ascii="Consolas" w:eastAsia="Times New Roman" w:hAnsi="Consolas" w:cs="Times New Roman"/>
          <w:color w:val="4EC9B0"/>
          <w:sz w:val="21"/>
          <w:szCs w:val="21"/>
          <w:lang w:val="en-US"/>
        </w:rPr>
        <w:t>_DATA_TYPE</w:t>
      </w:r>
    </w:p>
    <w:p w14:paraId="28C9428C" w14:textId="77777777" w:rsidR="005575B5" w:rsidRPr="005575B5" w:rsidRDefault="005575B5" w:rsidP="005575B5">
      <w:pPr>
        <w:shd w:val="clear" w:color="auto" w:fill="1F1F1F"/>
        <w:spacing w:after="0" w:line="285" w:lineRule="atLeast"/>
        <w:rPr>
          <w:rFonts w:ascii="Consolas" w:eastAsia="Times New Roman" w:hAnsi="Consolas" w:cs="Times New Roman"/>
          <w:color w:val="CCCCCC"/>
          <w:sz w:val="21"/>
          <w:szCs w:val="21"/>
          <w:lang w:val="en-US"/>
        </w:rPr>
      </w:pPr>
      <w:r w:rsidRPr="005575B5">
        <w:rPr>
          <w:rFonts w:ascii="Consolas" w:eastAsia="Times New Roman" w:hAnsi="Consolas" w:cs="Times New Roman"/>
          <w:color w:val="CCCCCC"/>
          <w:sz w:val="21"/>
          <w:szCs w:val="21"/>
          <w:lang w:val="en-US"/>
        </w:rPr>
        <w:t>{</w:t>
      </w:r>
    </w:p>
    <w:p w14:paraId="4C0AAF14" w14:textId="77777777" w:rsidR="005575B5" w:rsidRPr="005575B5" w:rsidRDefault="005575B5" w:rsidP="005575B5">
      <w:pPr>
        <w:shd w:val="clear" w:color="auto" w:fill="1F1F1F"/>
        <w:spacing w:after="0" w:line="285" w:lineRule="atLeast"/>
        <w:rPr>
          <w:rFonts w:ascii="Consolas" w:eastAsia="Times New Roman" w:hAnsi="Consolas" w:cs="Times New Roman"/>
          <w:color w:val="CCCCCC"/>
          <w:sz w:val="21"/>
          <w:szCs w:val="21"/>
          <w:lang w:val="en-US"/>
        </w:rPr>
      </w:pPr>
      <w:r w:rsidRPr="005575B5">
        <w:rPr>
          <w:rFonts w:ascii="Consolas" w:eastAsia="Times New Roman" w:hAnsi="Consolas" w:cs="Times New Roman"/>
          <w:color w:val="CCCCCC"/>
          <w:sz w:val="21"/>
          <w:szCs w:val="21"/>
          <w:lang w:val="en-US"/>
        </w:rPr>
        <w:t xml:space="preserve">    </w:t>
      </w:r>
      <w:r w:rsidRPr="005575B5">
        <w:rPr>
          <w:rFonts w:ascii="Consolas" w:eastAsia="Times New Roman" w:hAnsi="Consolas" w:cs="Times New Roman"/>
          <w:color w:val="4FC1FF"/>
          <w:sz w:val="21"/>
          <w:szCs w:val="21"/>
          <w:lang w:val="en-US"/>
        </w:rPr>
        <w:t>NUMBER</w:t>
      </w:r>
      <w:r w:rsidRPr="005575B5">
        <w:rPr>
          <w:rFonts w:ascii="Consolas" w:eastAsia="Times New Roman" w:hAnsi="Consolas" w:cs="Times New Roman"/>
          <w:color w:val="CCCCCC"/>
          <w:sz w:val="21"/>
          <w:szCs w:val="21"/>
          <w:lang w:val="en-US"/>
        </w:rPr>
        <w:t>,</w:t>
      </w:r>
    </w:p>
    <w:p w14:paraId="50EB7146" w14:textId="77777777" w:rsidR="005575B5" w:rsidRPr="005575B5" w:rsidRDefault="005575B5" w:rsidP="005575B5">
      <w:pPr>
        <w:shd w:val="clear" w:color="auto" w:fill="1F1F1F"/>
        <w:spacing w:after="0" w:line="285" w:lineRule="atLeast"/>
        <w:rPr>
          <w:rFonts w:ascii="Consolas" w:eastAsia="Times New Roman" w:hAnsi="Consolas" w:cs="Times New Roman"/>
          <w:color w:val="CCCCCC"/>
          <w:sz w:val="21"/>
          <w:szCs w:val="21"/>
          <w:lang w:val="en-US"/>
        </w:rPr>
      </w:pPr>
      <w:r w:rsidRPr="005575B5">
        <w:rPr>
          <w:rFonts w:ascii="Consolas" w:eastAsia="Times New Roman" w:hAnsi="Consolas" w:cs="Times New Roman"/>
          <w:color w:val="CCCCCC"/>
          <w:sz w:val="21"/>
          <w:szCs w:val="21"/>
          <w:lang w:val="en-US"/>
        </w:rPr>
        <w:t xml:space="preserve">    </w:t>
      </w:r>
      <w:r w:rsidRPr="005575B5">
        <w:rPr>
          <w:rFonts w:ascii="Consolas" w:eastAsia="Times New Roman" w:hAnsi="Consolas" w:cs="Times New Roman"/>
          <w:color w:val="4FC1FF"/>
          <w:sz w:val="21"/>
          <w:szCs w:val="21"/>
          <w:lang w:val="en-US"/>
        </w:rPr>
        <w:t>STRING</w:t>
      </w:r>
      <w:r w:rsidRPr="005575B5">
        <w:rPr>
          <w:rFonts w:ascii="Consolas" w:eastAsia="Times New Roman" w:hAnsi="Consolas" w:cs="Times New Roman"/>
          <w:color w:val="CCCCCC"/>
          <w:sz w:val="21"/>
          <w:szCs w:val="21"/>
          <w:lang w:val="en-US"/>
        </w:rPr>
        <w:t>,</w:t>
      </w:r>
    </w:p>
    <w:p w14:paraId="7365708E" w14:textId="77777777" w:rsidR="005575B5" w:rsidRPr="005575B5" w:rsidRDefault="005575B5" w:rsidP="005575B5">
      <w:pPr>
        <w:shd w:val="clear" w:color="auto" w:fill="1F1F1F"/>
        <w:spacing w:after="0" w:line="285" w:lineRule="atLeast"/>
        <w:rPr>
          <w:rFonts w:ascii="Consolas" w:eastAsia="Times New Roman" w:hAnsi="Consolas" w:cs="Times New Roman"/>
          <w:color w:val="CCCCCC"/>
          <w:sz w:val="21"/>
          <w:szCs w:val="21"/>
          <w:lang w:val="en-US"/>
        </w:rPr>
      </w:pPr>
      <w:r w:rsidRPr="005575B5">
        <w:rPr>
          <w:rFonts w:ascii="Consolas" w:eastAsia="Times New Roman" w:hAnsi="Consolas" w:cs="Times New Roman"/>
          <w:color w:val="CCCCCC"/>
          <w:sz w:val="21"/>
          <w:szCs w:val="21"/>
          <w:lang w:val="en-US"/>
        </w:rPr>
        <w:t xml:space="preserve">    </w:t>
      </w:r>
      <w:r w:rsidRPr="005575B5">
        <w:rPr>
          <w:rFonts w:ascii="Consolas" w:eastAsia="Times New Roman" w:hAnsi="Consolas" w:cs="Times New Roman"/>
          <w:color w:val="4FC1FF"/>
          <w:sz w:val="21"/>
          <w:szCs w:val="21"/>
          <w:lang w:val="en-US"/>
        </w:rPr>
        <w:t>ERROR</w:t>
      </w:r>
      <w:r w:rsidRPr="005575B5">
        <w:rPr>
          <w:rFonts w:ascii="Consolas" w:eastAsia="Times New Roman" w:hAnsi="Consolas" w:cs="Times New Roman"/>
          <w:color w:val="CCCCCC"/>
          <w:sz w:val="21"/>
          <w:szCs w:val="21"/>
          <w:lang w:val="en-US"/>
        </w:rPr>
        <w:t>,</w:t>
      </w:r>
    </w:p>
    <w:p w14:paraId="5B853D8E" w14:textId="5E027F68" w:rsidR="00CA628C" w:rsidRPr="005575B5" w:rsidRDefault="005575B5" w:rsidP="005575B5">
      <w:pPr>
        <w:shd w:val="clear" w:color="auto" w:fill="1F1F1F"/>
        <w:spacing w:after="0" w:line="285" w:lineRule="atLeast"/>
        <w:rPr>
          <w:rFonts w:ascii="Consolas" w:eastAsia="Times New Roman" w:hAnsi="Consolas" w:cs="Times New Roman"/>
          <w:color w:val="CCCCCC"/>
          <w:sz w:val="21"/>
          <w:szCs w:val="21"/>
          <w:lang w:val="en-US"/>
        </w:rPr>
      </w:pPr>
      <w:r w:rsidRPr="005575B5">
        <w:rPr>
          <w:rFonts w:ascii="Consolas" w:eastAsia="Times New Roman" w:hAnsi="Consolas" w:cs="Times New Roman"/>
          <w:color w:val="CCCCCC"/>
          <w:sz w:val="21"/>
          <w:szCs w:val="21"/>
          <w:lang w:val="en-US"/>
        </w:rPr>
        <w:t xml:space="preserve">} </w:t>
      </w:r>
      <w:r w:rsidRPr="005575B5">
        <w:rPr>
          <w:rFonts w:ascii="Consolas" w:eastAsia="Times New Roman" w:hAnsi="Consolas" w:cs="Times New Roman"/>
          <w:color w:val="4EC9B0"/>
          <w:sz w:val="21"/>
          <w:szCs w:val="21"/>
          <w:lang w:val="en-US"/>
        </w:rPr>
        <w:t>DATA_</w:t>
      </w:r>
      <w:proofErr w:type="gramStart"/>
      <w:r w:rsidRPr="005575B5">
        <w:rPr>
          <w:rFonts w:ascii="Consolas" w:eastAsia="Times New Roman" w:hAnsi="Consolas" w:cs="Times New Roman"/>
          <w:color w:val="4EC9B0"/>
          <w:sz w:val="21"/>
          <w:szCs w:val="21"/>
          <w:lang w:val="en-US"/>
        </w:rPr>
        <w:t>TYPE</w:t>
      </w:r>
      <w:r w:rsidRPr="005575B5">
        <w:rPr>
          <w:rFonts w:ascii="Consolas" w:eastAsia="Times New Roman" w:hAnsi="Consolas" w:cs="Times New Roman"/>
          <w:color w:val="CCCCCC"/>
          <w:sz w:val="21"/>
          <w:szCs w:val="21"/>
          <w:lang w:val="en-US"/>
        </w:rPr>
        <w:t>;</w:t>
      </w:r>
      <w:proofErr w:type="gramEnd"/>
    </w:p>
    <w:p w14:paraId="4ED43B82" w14:textId="16DEDDFD" w:rsidR="004E2275" w:rsidRDefault="008D3FD7" w:rsidP="008D3FD7">
      <w:pPr>
        <w:pStyle w:val="Heading2"/>
      </w:pPr>
      <w:proofErr w:type="spellStart"/>
      <w:r>
        <w:t>cell_t</w:t>
      </w:r>
      <w:proofErr w:type="spellEnd"/>
    </w:p>
    <w:p w14:paraId="0FCF78EC" w14:textId="3A1DF551" w:rsidR="00AC3DB1" w:rsidRDefault="008D3FD7" w:rsidP="008D3FD7">
      <w:r>
        <w:t xml:space="preserve">This is the struct that </w:t>
      </w:r>
      <w:r w:rsidR="00F953A4">
        <w:t xml:space="preserve">specifies the data that each cell stores </w:t>
      </w:r>
      <w:r w:rsidR="00AC3DB1">
        <w:t xml:space="preserve">so that each function can be carried out optimally. </w:t>
      </w:r>
      <w:r w:rsidR="00AC50BE">
        <w:t>Below is the struct</w:t>
      </w:r>
      <w:r w:rsidR="00BC5316">
        <w:t xml:space="preserve"> </w:t>
      </w:r>
      <w:r w:rsidR="00DA371E">
        <w:t>in C:</w:t>
      </w:r>
    </w:p>
    <w:p w14:paraId="7233058F" w14:textId="77777777" w:rsidR="00DA371E" w:rsidRPr="00DA371E" w:rsidRDefault="00DA371E" w:rsidP="00DA371E">
      <w:pPr>
        <w:shd w:val="clear" w:color="auto" w:fill="1F1F1F"/>
        <w:spacing w:after="0" w:line="285" w:lineRule="atLeast"/>
        <w:rPr>
          <w:rFonts w:ascii="Consolas" w:eastAsia="Times New Roman" w:hAnsi="Consolas" w:cs="Times New Roman"/>
          <w:color w:val="CCCCCC"/>
          <w:sz w:val="21"/>
          <w:szCs w:val="21"/>
          <w:lang w:val="en-US"/>
        </w:rPr>
      </w:pPr>
      <w:r w:rsidRPr="00DA371E">
        <w:rPr>
          <w:rFonts w:ascii="Consolas" w:eastAsia="Times New Roman" w:hAnsi="Consolas" w:cs="Times New Roman"/>
          <w:color w:val="569CD6"/>
          <w:sz w:val="21"/>
          <w:szCs w:val="21"/>
          <w:lang w:val="en-US"/>
        </w:rPr>
        <w:t>struct</w:t>
      </w:r>
      <w:r w:rsidRPr="00DA371E">
        <w:rPr>
          <w:rFonts w:ascii="Consolas" w:eastAsia="Times New Roman" w:hAnsi="Consolas" w:cs="Times New Roman"/>
          <w:color w:val="CCCCCC"/>
          <w:sz w:val="21"/>
          <w:szCs w:val="21"/>
          <w:lang w:val="en-US"/>
        </w:rPr>
        <w:t xml:space="preserve"> </w:t>
      </w:r>
      <w:r w:rsidRPr="00DA371E">
        <w:rPr>
          <w:rFonts w:ascii="Consolas" w:eastAsia="Times New Roman" w:hAnsi="Consolas" w:cs="Times New Roman"/>
          <w:color w:val="4EC9B0"/>
          <w:sz w:val="21"/>
          <w:szCs w:val="21"/>
          <w:lang w:val="en-US"/>
        </w:rPr>
        <w:t>_</w:t>
      </w:r>
      <w:proofErr w:type="spellStart"/>
      <w:r w:rsidRPr="00DA371E">
        <w:rPr>
          <w:rFonts w:ascii="Consolas" w:eastAsia="Times New Roman" w:hAnsi="Consolas" w:cs="Times New Roman"/>
          <w:color w:val="4EC9B0"/>
          <w:sz w:val="21"/>
          <w:szCs w:val="21"/>
          <w:lang w:val="en-US"/>
        </w:rPr>
        <w:t>cell_</w:t>
      </w:r>
      <w:proofErr w:type="gramStart"/>
      <w:r w:rsidRPr="00DA371E">
        <w:rPr>
          <w:rFonts w:ascii="Consolas" w:eastAsia="Times New Roman" w:hAnsi="Consolas" w:cs="Times New Roman"/>
          <w:color w:val="4EC9B0"/>
          <w:sz w:val="21"/>
          <w:szCs w:val="21"/>
          <w:lang w:val="en-US"/>
        </w:rPr>
        <w:t>t</w:t>
      </w:r>
      <w:proofErr w:type="spellEnd"/>
      <w:proofErr w:type="gramEnd"/>
    </w:p>
    <w:p w14:paraId="21E235EA" w14:textId="2E961AF1" w:rsidR="00DA371E" w:rsidRPr="00DA371E" w:rsidRDefault="00DA371E" w:rsidP="00AA319E">
      <w:pPr>
        <w:shd w:val="clear" w:color="auto" w:fill="1F1F1F"/>
        <w:spacing w:after="0" w:line="285" w:lineRule="atLeast"/>
        <w:rPr>
          <w:rFonts w:ascii="Consolas" w:eastAsia="Times New Roman" w:hAnsi="Consolas" w:cs="Times New Roman"/>
          <w:color w:val="CCCCCC"/>
          <w:sz w:val="21"/>
          <w:szCs w:val="21"/>
          <w:lang w:val="en-US"/>
        </w:rPr>
      </w:pPr>
      <w:r w:rsidRPr="00DA371E">
        <w:rPr>
          <w:rFonts w:ascii="Consolas" w:eastAsia="Times New Roman" w:hAnsi="Consolas" w:cs="Times New Roman"/>
          <w:color w:val="CCCCCC"/>
          <w:sz w:val="21"/>
          <w:szCs w:val="21"/>
          <w:lang w:val="en-US"/>
        </w:rPr>
        <w:t>{</w:t>
      </w:r>
    </w:p>
    <w:p w14:paraId="3DB22527" w14:textId="2696B18E" w:rsidR="00AA319E" w:rsidRPr="00DA371E" w:rsidRDefault="00DA371E" w:rsidP="00AA319E">
      <w:pPr>
        <w:shd w:val="clear" w:color="auto" w:fill="1F1F1F"/>
        <w:spacing w:after="0" w:line="285" w:lineRule="atLeast"/>
        <w:rPr>
          <w:rFonts w:ascii="Consolas" w:eastAsia="Times New Roman" w:hAnsi="Consolas" w:cs="Times New Roman"/>
          <w:color w:val="CCCCCC"/>
          <w:sz w:val="21"/>
          <w:szCs w:val="21"/>
          <w:lang w:val="en-US"/>
        </w:rPr>
      </w:pPr>
      <w:r w:rsidRPr="00DA371E">
        <w:rPr>
          <w:rFonts w:ascii="Consolas" w:eastAsia="Times New Roman" w:hAnsi="Consolas" w:cs="Times New Roman"/>
          <w:color w:val="CCCCCC"/>
          <w:sz w:val="21"/>
          <w:szCs w:val="21"/>
          <w:lang w:val="en-US"/>
        </w:rPr>
        <w:lastRenderedPageBreak/>
        <w:t xml:space="preserve">    </w:t>
      </w:r>
      <w:r w:rsidRPr="00DA371E">
        <w:rPr>
          <w:rFonts w:ascii="Consolas" w:eastAsia="Times New Roman" w:hAnsi="Consolas" w:cs="Times New Roman"/>
          <w:color w:val="569CD6"/>
          <w:sz w:val="21"/>
          <w:szCs w:val="21"/>
          <w:lang w:val="en-US"/>
        </w:rPr>
        <w:t>char</w:t>
      </w:r>
      <w:r w:rsidRPr="00DA371E">
        <w:rPr>
          <w:rFonts w:ascii="Consolas" w:eastAsia="Times New Roman" w:hAnsi="Consolas" w:cs="Times New Roman"/>
          <w:color w:val="CCCCCC"/>
          <w:sz w:val="21"/>
          <w:szCs w:val="21"/>
          <w:lang w:val="en-US"/>
        </w:rPr>
        <w:t xml:space="preserve"> </w:t>
      </w:r>
      <w:r w:rsidRPr="00DA371E">
        <w:rPr>
          <w:rFonts w:ascii="Consolas" w:eastAsia="Times New Roman" w:hAnsi="Consolas" w:cs="Times New Roman"/>
          <w:color w:val="D4D4D4"/>
          <w:sz w:val="21"/>
          <w:szCs w:val="21"/>
          <w:lang w:val="en-US"/>
        </w:rPr>
        <w:t>*</w:t>
      </w:r>
      <w:proofErr w:type="spellStart"/>
      <w:r w:rsidRPr="00DA371E">
        <w:rPr>
          <w:rFonts w:ascii="Consolas" w:eastAsia="Times New Roman" w:hAnsi="Consolas" w:cs="Times New Roman"/>
          <w:color w:val="9CDCFE"/>
          <w:sz w:val="21"/>
          <w:szCs w:val="21"/>
          <w:lang w:val="en-US"/>
        </w:rPr>
        <w:t>text_</w:t>
      </w:r>
      <w:proofErr w:type="gramStart"/>
      <w:r w:rsidRPr="00DA371E">
        <w:rPr>
          <w:rFonts w:ascii="Consolas" w:eastAsia="Times New Roman" w:hAnsi="Consolas" w:cs="Times New Roman"/>
          <w:color w:val="9CDCFE"/>
          <w:sz w:val="21"/>
          <w:szCs w:val="21"/>
          <w:lang w:val="en-US"/>
        </w:rPr>
        <w:t>input</w:t>
      </w:r>
      <w:proofErr w:type="spellEnd"/>
      <w:r w:rsidRPr="00DA371E">
        <w:rPr>
          <w:rFonts w:ascii="Consolas" w:eastAsia="Times New Roman" w:hAnsi="Consolas" w:cs="Times New Roman"/>
          <w:color w:val="CCCCCC"/>
          <w:sz w:val="21"/>
          <w:szCs w:val="21"/>
          <w:lang w:val="en-US"/>
        </w:rPr>
        <w:t>;</w:t>
      </w:r>
      <w:proofErr w:type="gramEnd"/>
    </w:p>
    <w:p w14:paraId="7648228E" w14:textId="1E22F9ED" w:rsidR="00DA371E" w:rsidRPr="00DA371E" w:rsidRDefault="00AA319E" w:rsidP="00DA371E">
      <w:pPr>
        <w:shd w:val="clear" w:color="auto" w:fill="1F1F1F"/>
        <w:spacing w:after="0" w:line="285" w:lineRule="atLeast"/>
        <w:rPr>
          <w:rFonts w:ascii="Consolas" w:eastAsia="Times New Roman" w:hAnsi="Consolas" w:cs="Times New Roman"/>
          <w:color w:val="CCCCCC"/>
          <w:sz w:val="21"/>
          <w:szCs w:val="21"/>
          <w:lang w:val="en-US"/>
        </w:rPr>
      </w:pPr>
      <w:r>
        <w:rPr>
          <w:rFonts w:ascii="Consolas" w:eastAsia="Times New Roman" w:hAnsi="Consolas" w:cs="Times New Roman"/>
          <w:color w:val="CCCCCC"/>
          <w:sz w:val="21"/>
          <w:szCs w:val="21"/>
          <w:lang w:val="en-US"/>
        </w:rPr>
        <w:t xml:space="preserve">  </w:t>
      </w:r>
      <w:r w:rsidR="00DA371E" w:rsidRPr="00DA371E">
        <w:rPr>
          <w:rFonts w:ascii="Consolas" w:eastAsia="Times New Roman" w:hAnsi="Consolas" w:cs="Times New Roman"/>
          <w:color w:val="CCCCCC"/>
          <w:sz w:val="21"/>
          <w:szCs w:val="21"/>
          <w:lang w:val="en-US"/>
        </w:rPr>
        <w:t xml:space="preserve">  </w:t>
      </w:r>
      <w:r w:rsidR="00DA371E" w:rsidRPr="00DA371E">
        <w:rPr>
          <w:rFonts w:ascii="Consolas" w:eastAsia="Times New Roman" w:hAnsi="Consolas" w:cs="Times New Roman"/>
          <w:color w:val="569CD6"/>
          <w:sz w:val="21"/>
          <w:szCs w:val="21"/>
          <w:lang w:val="en-US"/>
        </w:rPr>
        <w:t>char</w:t>
      </w:r>
      <w:r w:rsidR="00DA371E" w:rsidRPr="00DA371E">
        <w:rPr>
          <w:rFonts w:ascii="Consolas" w:eastAsia="Times New Roman" w:hAnsi="Consolas" w:cs="Times New Roman"/>
          <w:color w:val="CCCCCC"/>
          <w:sz w:val="21"/>
          <w:szCs w:val="21"/>
          <w:lang w:val="en-US"/>
        </w:rPr>
        <w:t xml:space="preserve"> </w:t>
      </w:r>
      <w:proofErr w:type="spellStart"/>
      <w:r w:rsidR="00DA371E" w:rsidRPr="00DA371E">
        <w:rPr>
          <w:rFonts w:ascii="Consolas" w:eastAsia="Times New Roman" w:hAnsi="Consolas" w:cs="Times New Roman"/>
          <w:color w:val="9CDCFE"/>
          <w:sz w:val="21"/>
          <w:szCs w:val="21"/>
          <w:lang w:val="en-US"/>
        </w:rPr>
        <w:t>text_</w:t>
      </w:r>
      <w:proofErr w:type="gramStart"/>
      <w:r w:rsidR="00DA371E" w:rsidRPr="00DA371E">
        <w:rPr>
          <w:rFonts w:ascii="Consolas" w:eastAsia="Times New Roman" w:hAnsi="Consolas" w:cs="Times New Roman"/>
          <w:color w:val="9CDCFE"/>
          <w:sz w:val="21"/>
          <w:szCs w:val="21"/>
          <w:lang w:val="en-US"/>
        </w:rPr>
        <w:t>display</w:t>
      </w:r>
      <w:proofErr w:type="spellEnd"/>
      <w:r w:rsidR="00DA371E" w:rsidRPr="00DA371E">
        <w:rPr>
          <w:rFonts w:ascii="Consolas" w:eastAsia="Times New Roman" w:hAnsi="Consolas" w:cs="Times New Roman"/>
          <w:color w:val="CCCCCC"/>
          <w:sz w:val="21"/>
          <w:szCs w:val="21"/>
          <w:lang w:val="en-US"/>
        </w:rPr>
        <w:t>[</w:t>
      </w:r>
      <w:proofErr w:type="gramEnd"/>
      <w:r w:rsidR="00DA371E" w:rsidRPr="00DA371E">
        <w:rPr>
          <w:rFonts w:ascii="Consolas" w:eastAsia="Times New Roman" w:hAnsi="Consolas" w:cs="Times New Roman"/>
          <w:color w:val="569CD6"/>
          <w:sz w:val="21"/>
          <w:szCs w:val="21"/>
          <w:lang w:val="en-US"/>
        </w:rPr>
        <w:t>CELL_DISPLAY_WIDTH</w:t>
      </w:r>
      <w:r w:rsidR="00DA371E" w:rsidRPr="00DA371E">
        <w:rPr>
          <w:rFonts w:ascii="Consolas" w:eastAsia="Times New Roman" w:hAnsi="Consolas" w:cs="Times New Roman"/>
          <w:color w:val="CCCCCC"/>
          <w:sz w:val="21"/>
          <w:szCs w:val="21"/>
          <w:lang w:val="en-US"/>
        </w:rPr>
        <w:t xml:space="preserve"> </w:t>
      </w:r>
      <w:r w:rsidR="00DA371E" w:rsidRPr="00DA371E">
        <w:rPr>
          <w:rFonts w:ascii="Consolas" w:eastAsia="Times New Roman" w:hAnsi="Consolas" w:cs="Times New Roman"/>
          <w:color w:val="D4D4D4"/>
          <w:sz w:val="21"/>
          <w:szCs w:val="21"/>
          <w:lang w:val="en-US"/>
        </w:rPr>
        <w:t>+</w:t>
      </w:r>
      <w:r w:rsidR="00DA371E" w:rsidRPr="00DA371E">
        <w:rPr>
          <w:rFonts w:ascii="Consolas" w:eastAsia="Times New Roman" w:hAnsi="Consolas" w:cs="Times New Roman"/>
          <w:color w:val="CCCCCC"/>
          <w:sz w:val="21"/>
          <w:szCs w:val="21"/>
          <w:lang w:val="en-US"/>
        </w:rPr>
        <w:t xml:space="preserve"> </w:t>
      </w:r>
      <w:r w:rsidR="00DA371E" w:rsidRPr="00DA371E">
        <w:rPr>
          <w:rFonts w:ascii="Consolas" w:eastAsia="Times New Roman" w:hAnsi="Consolas" w:cs="Times New Roman"/>
          <w:color w:val="B5CEA8"/>
          <w:sz w:val="21"/>
          <w:szCs w:val="21"/>
          <w:lang w:val="en-US"/>
        </w:rPr>
        <w:t>1</w:t>
      </w:r>
      <w:r w:rsidR="00DA371E" w:rsidRPr="00DA371E">
        <w:rPr>
          <w:rFonts w:ascii="Consolas" w:eastAsia="Times New Roman" w:hAnsi="Consolas" w:cs="Times New Roman"/>
          <w:color w:val="CCCCCC"/>
          <w:sz w:val="21"/>
          <w:szCs w:val="21"/>
          <w:lang w:val="en-US"/>
        </w:rPr>
        <w:t>];</w:t>
      </w:r>
    </w:p>
    <w:p w14:paraId="0928081B" w14:textId="77777777" w:rsidR="00DA371E" w:rsidRPr="00DA371E" w:rsidRDefault="00DA371E" w:rsidP="00DA371E">
      <w:pPr>
        <w:shd w:val="clear" w:color="auto" w:fill="1F1F1F"/>
        <w:spacing w:after="0" w:line="285" w:lineRule="atLeast"/>
        <w:rPr>
          <w:rFonts w:ascii="Consolas" w:eastAsia="Times New Roman" w:hAnsi="Consolas" w:cs="Times New Roman"/>
          <w:color w:val="CCCCCC"/>
          <w:sz w:val="21"/>
          <w:szCs w:val="21"/>
          <w:lang w:val="en-US"/>
        </w:rPr>
      </w:pPr>
      <w:r w:rsidRPr="00DA371E">
        <w:rPr>
          <w:rFonts w:ascii="Consolas" w:eastAsia="Times New Roman" w:hAnsi="Consolas" w:cs="Times New Roman"/>
          <w:color w:val="CCCCCC"/>
          <w:sz w:val="21"/>
          <w:szCs w:val="21"/>
          <w:lang w:val="en-US"/>
        </w:rPr>
        <w:t xml:space="preserve">    </w:t>
      </w:r>
      <w:r w:rsidRPr="00DA371E">
        <w:rPr>
          <w:rFonts w:ascii="Consolas" w:eastAsia="Times New Roman" w:hAnsi="Consolas" w:cs="Times New Roman"/>
          <w:color w:val="4EC9B0"/>
          <w:sz w:val="21"/>
          <w:szCs w:val="21"/>
          <w:lang w:val="en-US"/>
        </w:rPr>
        <w:t>ROW</w:t>
      </w:r>
      <w:r w:rsidRPr="00DA371E">
        <w:rPr>
          <w:rFonts w:ascii="Consolas" w:eastAsia="Times New Roman" w:hAnsi="Consolas" w:cs="Times New Roman"/>
          <w:color w:val="CCCCCC"/>
          <w:sz w:val="21"/>
          <w:szCs w:val="21"/>
          <w:lang w:val="en-US"/>
        </w:rPr>
        <w:t xml:space="preserve"> </w:t>
      </w:r>
      <w:proofErr w:type="gramStart"/>
      <w:r w:rsidRPr="00DA371E">
        <w:rPr>
          <w:rFonts w:ascii="Consolas" w:eastAsia="Times New Roman" w:hAnsi="Consolas" w:cs="Times New Roman"/>
          <w:color w:val="9CDCFE"/>
          <w:sz w:val="21"/>
          <w:szCs w:val="21"/>
          <w:lang w:val="en-US"/>
        </w:rPr>
        <w:t>r</w:t>
      </w:r>
      <w:r w:rsidRPr="00DA371E">
        <w:rPr>
          <w:rFonts w:ascii="Consolas" w:eastAsia="Times New Roman" w:hAnsi="Consolas" w:cs="Times New Roman"/>
          <w:color w:val="CCCCCC"/>
          <w:sz w:val="21"/>
          <w:szCs w:val="21"/>
          <w:lang w:val="en-US"/>
        </w:rPr>
        <w:t>;</w:t>
      </w:r>
      <w:proofErr w:type="gramEnd"/>
    </w:p>
    <w:p w14:paraId="72D0446A" w14:textId="2E42AB44" w:rsidR="00DA371E" w:rsidRPr="00DA371E" w:rsidRDefault="00DA371E" w:rsidP="00CE5DDA">
      <w:pPr>
        <w:shd w:val="clear" w:color="auto" w:fill="1F1F1F"/>
        <w:spacing w:after="0" w:line="285" w:lineRule="atLeast"/>
        <w:rPr>
          <w:rFonts w:ascii="Consolas" w:eastAsia="Times New Roman" w:hAnsi="Consolas" w:cs="Times New Roman"/>
          <w:color w:val="CCCCCC"/>
          <w:sz w:val="21"/>
          <w:szCs w:val="21"/>
          <w:lang w:val="en-US"/>
        </w:rPr>
      </w:pPr>
      <w:r w:rsidRPr="00DA371E">
        <w:rPr>
          <w:rFonts w:ascii="Consolas" w:eastAsia="Times New Roman" w:hAnsi="Consolas" w:cs="Times New Roman"/>
          <w:color w:val="CCCCCC"/>
          <w:sz w:val="21"/>
          <w:szCs w:val="21"/>
          <w:lang w:val="en-US"/>
        </w:rPr>
        <w:t xml:space="preserve">    </w:t>
      </w:r>
      <w:r w:rsidRPr="00DA371E">
        <w:rPr>
          <w:rFonts w:ascii="Consolas" w:eastAsia="Times New Roman" w:hAnsi="Consolas" w:cs="Times New Roman"/>
          <w:color w:val="4EC9B0"/>
          <w:sz w:val="21"/>
          <w:szCs w:val="21"/>
          <w:lang w:val="en-US"/>
        </w:rPr>
        <w:t>COL</w:t>
      </w:r>
      <w:r w:rsidRPr="00DA371E">
        <w:rPr>
          <w:rFonts w:ascii="Consolas" w:eastAsia="Times New Roman" w:hAnsi="Consolas" w:cs="Times New Roman"/>
          <w:color w:val="CCCCCC"/>
          <w:sz w:val="21"/>
          <w:szCs w:val="21"/>
          <w:lang w:val="en-US"/>
        </w:rPr>
        <w:t xml:space="preserve"> </w:t>
      </w:r>
      <w:proofErr w:type="gramStart"/>
      <w:r w:rsidRPr="00DA371E">
        <w:rPr>
          <w:rFonts w:ascii="Consolas" w:eastAsia="Times New Roman" w:hAnsi="Consolas" w:cs="Times New Roman"/>
          <w:color w:val="9CDCFE"/>
          <w:sz w:val="21"/>
          <w:szCs w:val="21"/>
          <w:lang w:val="en-US"/>
        </w:rPr>
        <w:t>c</w:t>
      </w:r>
      <w:r w:rsidRPr="00DA371E">
        <w:rPr>
          <w:rFonts w:ascii="Consolas" w:eastAsia="Times New Roman" w:hAnsi="Consolas" w:cs="Times New Roman"/>
          <w:color w:val="CCCCCC"/>
          <w:sz w:val="21"/>
          <w:szCs w:val="21"/>
          <w:lang w:val="en-US"/>
        </w:rPr>
        <w:t>;</w:t>
      </w:r>
      <w:proofErr w:type="gramEnd"/>
    </w:p>
    <w:p w14:paraId="614A9D1B" w14:textId="78E14BCB" w:rsidR="00DA371E" w:rsidRPr="00DA371E" w:rsidRDefault="00DA371E" w:rsidP="00CE5DDA">
      <w:pPr>
        <w:shd w:val="clear" w:color="auto" w:fill="1F1F1F"/>
        <w:spacing w:after="0" w:line="285" w:lineRule="atLeast"/>
        <w:rPr>
          <w:rFonts w:ascii="Consolas" w:eastAsia="Times New Roman" w:hAnsi="Consolas" w:cs="Times New Roman"/>
          <w:color w:val="CCCCCC"/>
          <w:sz w:val="21"/>
          <w:szCs w:val="21"/>
          <w:lang w:val="en-US"/>
        </w:rPr>
      </w:pPr>
      <w:r w:rsidRPr="00DA371E">
        <w:rPr>
          <w:rFonts w:ascii="Consolas" w:eastAsia="Times New Roman" w:hAnsi="Consolas" w:cs="Times New Roman"/>
          <w:color w:val="CCCCCC"/>
          <w:sz w:val="21"/>
          <w:szCs w:val="21"/>
          <w:lang w:val="en-US"/>
        </w:rPr>
        <w:t xml:space="preserve">    </w:t>
      </w:r>
      <w:r w:rsidRPr="00DA371E">
        <w:rPr>
          <w:rFonts w:ascii="Consolas" w:eastAsia="Times New Roman" w:hAnsi="Consolas" w:cs="Times New Roman"/>
          <w:color w:val="4EC9B0"/>
          <w:sz w:val="21"/>
          <w:szCs w:val="21"/>
          <w:lang w:val="en-US"/>
        </w:rPr>
        <w:t>DATA_TYPE</w:t>
      </w:r>
      <w:r w:rsidRPr="00DA371E">
        <w:rPr>
          <w:rFonts w:ascii="Consolas" w:eastAsia="Times New Roman" w:hAnsi="Consolas" w:cs="Times New Roman"/>
          <w:color w:val="CCCCCC"/>
          <w:sz w:val="21"/>
          <w:szCs w:val="21"/>
          <w:lang w:val="en-US"/>
        </w:rPr>
        <w:t xml:space="preserve"> </w:t>
      </w:r>
      <w:proofErr w:type="spellStart"/>
      <w:r w:rsidRPr="00DA371E">
        <w:rPr>
          <w:rFonts w:ascii="Consolas" w:eastAsia="Times New Roman" w:hAnsi="Consolas" w:cs="Times New Roman"/>
          <w:color w:val="9CDCFE"/>
          <w:sz w:val="21"/>
          <w:szCs w:val="21"/>
          <w:lang w:val="en-US"/>
        </w:rPr>
        <w:t>data_</w:t>
      </w:r>
      <w:proofErr w:type="gramStart"/>
      <w:r w:rsidRPr="00DA371E">
        <w:rPr>
          <w:rFonts w:ascii="Consolas" w:eastAsia="Times New Roman" w:hAnsi="Consolas" w:cs="Times New Roman"/>
          <w:color w:val="9CDCFE"/>
          <w:sz w:val="21"/>
          <w:szCs w:val="21"/>
          <w:lang w:val="en-US"/>
        </w:rPr>
        <w:t>type</w:t>
      </w:r>
      <w:proofErr w:type="spellEnd"/>
      <w:r w:rsidRPr="00DA371E">
        <w:rPr>
          <w:rFonts w:ascii="Consolas" w:eastAsia="Times New Roman" w:hAnsi="Consolas" w:cs="Times New Roman"/>
          <w:color w:val="CCCCCC"/>
          <w:sz w:val="21"/>
          <w:szCs w:val="21"/>
          <w:lang w:val="en-US"/>
        </w:rPr>
        <w:t>;</w:t>
      </w:r>
      <w:proofErr w:type="gramEnd"/>
    </w:p>
    <w:p w14:paraId="2046A0F3" w14:textId="4BE2D33A" w:rsidR="00DA371E" w:rsidRPr="00DA371E" w:rsidRDefault="00DA371E" w:rsidP="00CE5DDA">
      <w:pPr>
        <w:shd w:val="clear" w:color="auto" w:fill="1F1F1F"/>
        <w:spacing w:after="0" w:line="285" w:lineRule="atLeast"/>
        <w:rPr>
          <w:rFonts w:ascii="Consolas" w:eastAsia="Times New Roman" w:hAnsi="Consolas" w:cs="Times New Roman"/>
          <w:color w:val="CCCCCC"/>
          <w:sz w:val="21"/>
          <w:szCs w:val="21"/>
          <w:lang w:val="en-US"/>
        </w:rPr>
      </w:pPr>
      <w:r w:rsidRPr="00DA371E">
        <w:rPr>
          <w:rFonts w:ascii="Consolas" w:eastAsia="Times New Roman" w:hAnsi="Consolas" w:cs="Times New Roman"/>
          <w:color w:val="CCCCCC"/>
          <w:sz w:val="21"/>
          <w:szCs w:val="21"/>
          <w:lang w:val="en-US"/>
        </w:rPr>
        <w:t xml:space="preserve">    </w:t>
      </w:r>
      <w:r w:rsidRPr="00DA371E">
        <w:rPr>
          <w:rFonts w:ascii="Consolas" w:eastAsia="Times New Roman" w:hAnsi="Consolas" w:cs="Times New Roman"/>
          <w:color w:val="4EC9B0"/>
          <w:sz w:val="21"/>
          <w:szCs w:val="21"/>
          <w:lang w:val="en-US"/>
        </w:rPr>
        <w:t>number</w:t>
      </w:r>
      <w:r w:rsidRPr="00DA371E">
        <w:rPr>
          <w:rFonts w:ascii="Consolas" w:eastAsia="Times New Roman" w:hAnsi="Consolas" w:cs="Times New Roman"/>
          <w:color w:val="CCCCCC"/>
          <w:sz w:val="21"/>
          <w:szCs w:val="21"/>
          <w:lang w:val="en-US"/>
        </w:rPr>
        <w:t xml:space="preserve"> </w:t>
      </w:r>
      <w:proofErr w:type="gramStart"/>
      <w:r w:rsidRPr="00DA371E">
        <w:rPr>
          <w:rFonts w:ascii="Consolas" w:eastAsia="Times New Roman" w:hAnsi="Consolas" w:cs="Times New Roman"/>
          <w:color w:val="9CDCFE"/>
          <w:sz w:val="21"/>
          <w:szCs w:val="21"/>
          <w:lang w:val="en-US"/>
        </w:rPr>
        <w:t>num</w:t>
      </w:r>
      <w:r w:rsidRPr="00DA371E">
        <w:rPr>
          <w:rFonts w:ascii="Consolas" w:eastAsia="Times New Roman" w:hAnsi="Consolas" w:cs="Times New Roman"/>
          <w:color w:val="CCCCCC"/>
          <w:sz w:val="21"/>
          <w:szCs w:val="21"/>
          <w:lang w:val="en-US"/>
        </w:rPr>
        <w:t>;</w:t>
      </w:r>
      <w:proofErr w:type="gramEnd"/>
    </w:p>
    <w:p w14:paraId="22F3FA80" w14:textId="711BC06E" w:rsidR="00DA371E" w:rsidRPr="00DA371E" w:rsidRDefault="00DA371E" w:rsidP="00CE5DDA">
      <w:pPr>
        <w:shd w:val="clear" w:color="auto" w:fill="1F1F1F"/>
        <w:spacing w:after="0" w:line="285" w:lineRule="atLeast"/>
        <w:rPr>
          <w:rFonts w:ascii="Consolas" w:eastAsia="Times New Roman" w:hAnsi="Consolas" w:cs="Times New Roman"/>
          <w:color w:val="CCCCCC"/>
          <w:sz w:val="21"/>
          <w:szCs w:val="21"/>
          <w:lang w:val="en-US"/>
        </w:rPr>
      </w:pPr>
      <w:r w:rsidRPr="00DA371E">
        <w:rPr>
          <w:rFonts w:ascii="Consolas" w:eastAsia="Times New Roman" w:hAnsi="Consolas" w:cs="Times New Roman"/>
          <w:color w:val="CCCCCC"/>
          <w:sz w:val="21"/>
          <w:szCs w:val="21"/>
          <w:lang w:val="en-US"/>
        </w:rPr>
        <w:t xml:space="preserve">    </w:t>
      </w:r>
      <w:proofErr w:type="spellStart"/>
      <w:r w:rsidRPr="00DA371E">
        <w:rPr>
          <w:rFonts w:ascii="Consolas" w:eastAsia="Times New Roman" w:hAnsi="Consolas" w:cs="Times New Roman"/>
          <w:color w:val="4EC9B0"/>
          <w:sz w:val="21"/>
          <w:szCs w:val="21"/>
          <w:lang w:val="en-US"/>
        </w:rPr>
        <w:t>cell_pos_t</w:t>
      </w:r>
      <w:proofErr w:type="spellEnd"/>
      <w:r w:rsidRPr="00DA371E">
        <w:rPr>
          <w:rFonts w:ascii="Consolas" w:eastAsia="Times New Roman" w:hAnsi="Consolas" w:cs="Times New Roman"/>
          <w:color w:val="CCCCCC"/>
          <w:sz w:val="21"/>
          <w:szCs w:val="21"/>
          <w:lang w:val="en-US"/>
        </w:rPr>
        <w:t xml:space="preserve"> </w:t>
      </w:r>
      <w:proofErr w:type="gramStart"/>
      <w:r w:rsidRPr="00DA371E">
        <w:rPr>
          <w:rFonts w:ascii="Consolas" w:eastAsia="Times New Roman" w:hAnsi="Consolas" w:cs="Times New Roman"/>
          <w:color w:val="9CDCFE"/>
          <w:sz w:val="21"/>
          <w:szCs w:val="21"/>
          <w:lang w:val="en-US"/>
        </w:rPr>
        <w:t>parents</w:t>
      </w:r>
      <w:r w:rsidRPr="00DA371E">
        <w:rPr>
          <w:rFonts w:ascii="Consolas" w:eastAsia="Times New Roman" w:hAnsi="Consolas" w:cs="Times New Roman"/>
          <w:color w:val="CCCCCC"/>
          <w:sz w:val="21"/>
          <w:szCs w:val="21"/>
          <w:lang w:val="en-US"/>
        </w:rPr>
        <w:t>[</w:t>
      </w:r>
      <w:proofErr w:type="gramEnd"/>
      <w:r w:rsidRPr="00DA371E">
        <w:rPr>
          <w:rFonts w:ascii="Consolas" w:eastAsia="Times New Roman" w:hAnsi="Consolas" w:cs="Times New Roman"/>
          <w:color w:val="569CD6"/>
          <w:sz w:val="21"/>
          <w:szCs w:val="21"/>
          <w:lang w:val="en-US"/>
        </w:rPr>
        <w:t>NUM_ROWS</w:t>
      </w:r>
      <w:r w:rsidRPr="00DA371E">
        <w:rPr>
          <w:rFonts w:ascii="Consolas" w:eastAsia="Times New Roman" w:hAnsi="Consolas" w:cs="Times New Roman"/>
          <w:color w:val="CCCCCC"/>
          <w:sz w:val="21"/>
          <w:szCs w:val="21"/>
          <w:lang w:val="en-US"/>
        </w:rPr>
        <w:t xml:space="preserve"> </w:t>
      </w:r>
      <w:r w:rsidRPr="00DA371E">
        <w:rPr>
          <w:rFonts w:ascii="Consolas" w:eastAsia="Times New Roman" w:hAnsi="Consolas" w:cs="Times New Roman"/>
          <w:color w:val="D4D4D4"/>
          <w:sz w:val="21"/>
          <w:szCs w:val="21"/>
          <w:lang w:val="en-US"/>
        </w:rPr>
        <w:t>*</w:t>
      </w:r>
      <w:r w:rsidRPr="00DA371E">
        <w:rPr>
          <w:rFonts w:ascii="Consolas" w:eastAsia="Times New Roman" w:hAnsi="Consolas" w:cs="Times New Roman"/>
          <w:color w:val="CCCCCC"/>
          <w:sz w:val="21"/>
          <w:szCs w:val="21"/>
          <w:lang w:val="en-US"/>
        </w:rPr>
        <w:t xml:space="preserve"> </w:t>
      </w:r>
      <w:r w:rsidRPr="00DA371E">
        <w:rPr>
          <w:rFonts w:ascii="Consolas" w:eastAsia="Times New Roman" w:hAnsi="Consolas" w:cs="Times New Roman"/>
          <w:color w:val="569CD6"/>
          <w:sz w:val="21"/>
          <w:szCs w:val="21"/>
          <w:lang w:val="en-US"/>
        </w:rPr>
        <w:t>NUM_COLS</w:t>
      </w:r>
      <w:r w:rsidRPr="00DA371E">
        <w:rPr>
          <w:rFonts w:ascii="Consolas" w:eastAsia="Times New Roman" w:hAnsi="Consolas" w:cs="Times New Roman"/>
          <w:color w:val="CCCCCC"/>
          <w:sz w:val="21"/>
          <w:szCs w:val="21"/>
          <w:lang w:val="en-US"/>
        </w:rPr>
        <w:t>];</w:t>
      </w:r>
    </w:p>
    <w:p w14:paraId="04DDD207" w14:textId="77777777" w:rsidR="00DA371E" w:rsidRPr="00DA371E" w:rsidRDefault="00DA371E" w:rsidP="00DA371E">
      <w:pPr>
        <w:shd w:val="clear" w:color="auto" w:fill="1F1F1F"/>
        <w:spacing w:after="0" w:line="285" w:lineRule="atLeast"/>
        <w:rPr>
          <w:rFonts w:ascii="Consolas" w:eastAsia="Times New Roman" w:hAnsi="Consolas" w:cs="Times New Roman"/>
          <w:color w:val="CCCCCC"/>
          <w:sz w:val="21"/>
          <w:szCs w:val="21"/>
          <w:lang w:val="en-US"/>
        </w:rPr>
      </w:pPr>
      <w:r w:rsidRPr="00DA371E">
        <w:rPr>
          <w:rFonts w:ascii="Consolas" w:eastAsia="Times New Roman" w:hAnsi="Consolas" w:cs="Times New Roman"/>
          <w:color w:val="CCCCCC"/>
          <w:sz w:val="21"/>
          <w:szCs w:val="21"/>
          <w:lang w:val="en-US"/>
        </w:rPr>
        <w:t xml:space="preserve">    </w:t>
      </w:r>
      <w:proofErr w:type="spellStart"/>
      <w:r w:rsidRPr="00DA371E">
        <w:rPr>
          <w:rFonts w:ascii="Consolas" w:eastAsia="Times New Roman" w:hAnsi="Consolas" w:cs="Times New Roman"/>
          <w:color w:val="4EC9B0"/>
          <w:sz w:val="21"/>
          <w:szCs w:val="21"/>
          <w:lang w:val="en-US"/>
        </w:rPr>
        <w:t>size_t</w:t>
      </w:r>
      <w:proofErr w:type="spellEnd"/>
      <w:r w:rsidRPr="00DA371E">
        <w:rPr>
          <w:rFonts w:ascii="Consolas" w:eastAsia="Times New Roman" w:hAnsi="Consolas" w:cs="Times New Roman"/>
          <w:color w:val="CCCCCC"/>
          <w:sz w:val="21"/>
          <w:szCs w:val="21"/>
          <w:lang w:val="en-US"/>
        </w:rPr>
        <w:t xml:space="preserve"> </w:t>
      </w:r>
      <w:proofErr w:type="spellStart"/>
      <w:r w:rsidRPr="00DA371E">
        <w:rPr>
          <w:rFonts w:ascii="Consolas" w:eastAsia="Times New Roman" w:hAnsi="Consolas" w:cs="Times New Roman"/>
          <w:color w:val="9CDCFE"/>
          <w:sz w:val="21"/>
          <w:szCs w:val="21"/>
          <w:lang w:val="en-US"/>
        </w:rPr>
        <w:t>num_</w:t>
      </w:r>
      <w:proofErr w:type="gramStart"/>
      <w:r w:rsidRPr="00DA371E">
        <w:rPr>
          <w:rFonts w:ascii="Consolas" w:eastAsia="Times New Roman" w:hAnsi="Consolas" w:cs="Times New Roman"/>
          <w:color w:val="9CDCFE"/>
          <w:sz w:val="21"/>
          <w:szCs w:val="21"/>
          <w:lang w:val="en-US"/>
        </w:rPr>
        <w:t>parents</w:t>
      </w:r>
      <w:proofErr w:type="spellEnd"/>
      <w:r w:rsidRPr="00DA371E">
        <w:rPr>
          <w:rFonts w:ascii="Consolas" w:eastAsia="Times New Roman" w:hAnsi="Consolas" w:cs="Times New Roman"/>
          <w:color w:val="CCCCCC"/>
          <w:sz w:val="21"/>
          <w:szCs w:val="21"/>
          <w:lang w:val="en-US"/>
        </w:rPr>
        <w:t>;</w:t>
      </w:r>
      <w:proofErr w:type="gramEnd"/>
    </w:p>
    <w:p w14:paraId="4537F514" w14:textId="59C09739" w:rsidR="00DA371E" w:rsidRPr="00DA371E" w:rsidRDefault="00DA371E" w:rsidP="00CE5DDA">
      <w:pPr>
        <w:shd w:val="clear" w:color="auto" w:fill="1F1F1F"/>
        <w:spacing w:after="0" w:line="285" w:lineRule="atLeast"/>
        <w:rPr>
          <w:rFonts w:ascii="Consolas" w:eastAsia="Times New Roman" w:hAnsi="Consolas" w:cs="Times New Roman"/>
          <w:color w:val="CCCCCC"/>
          <w:sz w:val="21"/>
          <w:szCs w:val="21"/>
          <w:lang w:val="en-US"/>
        </w:rPr>
      </w:pPr>
      <w:r w:rsidRPr="00DA371E">
        <w:rPr>
          <w:rFonts w:ascii="Consolas" w:eastAsia="Times New Roman" w:hAnsi="Consolas" w:cs="Times New Roman"/>
          <w:color w:val="CCCCCC"/>
          <w:sz w:val="21"/>
          <w:szCs w:val="21"/>
          <w:lang w:val="en-US"/>
        </w:rPr>
        <w:t xml:space="preserve">    </w:t>
      </w:r>
      <w:proofErr w:type="spellStart"/>
      <w:r w:rsidRPr="00DA371E">
        <w:rPr>
          <w:rFonts w:ascii="Consolas" w:eastAsia="Times New Roman" w:hAnsi="Consolas" w:cs="Times New Roman"/>
          <w:color w:val="4EC9B0"/>
          <w:sz w:val="21"/>
          <w:szCs w:val="21"/>
          <w:lang w:val="en-US"/>
        </w:rPr>
        <w:t>cell_pos_t</w:t>
      </w:r>
      <w:proofErr w:type="spellEnd"/>
      <w:r w:rsidRPr="00DA371E">
        <w:rPr>
          <w:rFonts w:ascii="Consolas" w:eastAsia="Times New Roman" w:hAnsi="Consolas" w:cs="Times New Roman"/>
          <w:color w:val="CCCCCC"/>
          <w:sz w:val="21"/>
          <w:szCs w:val="21"/>
          <w:lang w:val="en-US"/>
        </w:rPr>
        <w:t xml:space="preserve"> </w:t>
      </w:r>
      <w:proofErr w:type="gramStart"/>
      <w:r w:rsidRPr="00DA371E">
        <w:rPr>
          <w:rFonts w:ascii="Consolas" w:eastAsia="Times New Roman" w:hAnsi="Consolas" w:cs="Times New Roman"/>
          <w:color w:val="9CDCFE"/>
          <w:sz w:val="21"/>
          <w:szCs w:val="21"/>
          <w:lang w:val="en-US"/>
        </w:rPr>
        <w:t>children</w:t>
      </w:r>
      <w:r w:rsidRPr="00DA371E">
        <w:rPr>
          <w:rFonts w:ascii="Consolas" w:eastAsia="Times New Roman" w:hAnsi="Consolas" w:cs="Times New Roman"/>
          <w:color w:val="CCCCCC"/>
          <w:sz w:val="21"/>
          <w:szCs w:val="21"/>
          <w:lang w:val="en-US"/>
        </w:rPr>
        <w:t>[</w:t>
      </w:r>
      <w:proofErr w:type="gramEnd"/>
      <w:r w:rsidRPr="00DA371E">
        <w:rPr>
          <w:rFonts w:ascii="Consolas" w:eastAsia="Times New Roman" w:hAnsi="Consolas" w:cs="Times New Roman"/>
          <w:color w:val="569CD6"/>
          <w:sz w:val="21"/>
          <w:szCs w:val="21"/>
          <w:lang w:val="en-US"/>
        </w:rPr>
        <w:t>NUM_ROWS</w:t>
      </w:r>
      <w:r w:rsidRPr="00DA371E">
        <w:rPr>
          <w:rFonts w:ascii="Consolas" w:eastAsia="Times New Roman" w:hAnsi="Consolas" w:cs="Times New Roman"/>
          <w:color w:val="CCCCCC"/>
          <w:sz w:val="21"/>
          <w:szCs w:val="21"/>
          <w:lang w:val="en-US"/>
        </w:rPr>
        <w:t xml:space="preserve"> </w:t>
      </w:r>
      <w:r w:rsidRPr="00DA371E">
        <w:rPr>
          <w:rFonts w:ascii="Consolas" w:eastAsia="Times New Roman" w:hAnsi="Consolas" w:cs="Times New Roman"/>
          <w:color w:val="D4D4D4"/>
          <w:sz w:val="21"/>
          <w:szCs w:val="21"/>
          <w:lang w:val="en-US"/>
        </w:rPr>
        <w:t>*</w:t>
      </w:r>
      <w:r w:rsidRPr="00DA371E">
        <w:rPr>
          <w:rFonts w:ascii="Consolas" w:eastAsia="Times New Roman" w:hAnsi="Consolas" w:cs="Times New Roman"/>
          <w:color w:val="CCCCCC"/>
          <w:sz w:val="21"/>
          <w:szCs w:val="21"/>
          <w:lang w:val="en-US"/>
        </w:rPr>
        <w:t xml:space="preserve"> </w:t>
      </w:r>
      <w:r w:rsidRPr="00DA371E">
        <w:rPr>
          <w:rFonts w:ascii="Consolas" w:eastAsia="Times New Roman" w:hAnsi="Consolas" w:cs="Times New Roman"/>
          <w:color w:val="569CD6"/>
          <w:sz w:val="21"/>
          <w:szCs w:val="21"/>
          <w:lang w:val="en-US"/>
        </w:rPr>
        <w:t>NUM_COLS</w:t>
      </w:r>
      <w:r w:rsidRPr="00DA371E">
        <w:rPr>
          <w:rFonts w:ascii="Consolas" w:eastAsia="Times New Roman" w:hAnsi="Consolas" w:cs="Times New Roman"/>
          <w:color w:val="CCCCCC"/>
          <w:sz w:val="21"/>
          <w:szCs w:val="21"/>
          <w:lang w:val="en-US"/>
        </w:rPr>
        <w:t>];</w:t>
      </w:r>
    </w:p>
    <w:p w14:paraId="4746D5D7" w14:textId="55C42A14" w:rsidR="00DA371E" w:rsidRPr="00DA371E" w:rsidRDefault="00DA371E" w:rsidP="00DA371E">
      <w:pPr>
        <w:shd w:val="clear" w:color="auto" w:fill="1F1F1F"/>
        <w:spacing w:after="0" w:line="285" w:lineRule="atLeast"/>
        <w:rPr>
          <w:rFonts w:ascii="Consolas" w:eastAsia="Times New Roman" w:hAnsi="Consolas" w:cs="Times New Roman"/>
          <w:color w:val="CCCCCC"/>
          <w:sz w:val="21"/>
          <w:szCs w:val="21"/>
          <w:lang w:val="en-US"/>
        </w:rPr>
      </w:pPr>
      <w:r w:rsidRPr="00DA371E">
        <w:rPr>
          <w:rFonts w:ascii="Consolas" w:eastAsia="Times New Roman" w:hAnsi="Consolas" w:cs="Times New Roman"/>
          <w:color w:val="CCCCCC"/>
          <w:sz w:val="21"/>
          <w:szCs w:val="21"/>
          <w:lang w:val="en-US"/>
        </w:rPr>
        <w:t xml:space="preserve">    </w:t>
      </w:r>
      <w:proofErr w:type="spellStart"/>
      <w:r w:rsidRPr="00DA371E">
        <w:rPr>
          <w:rFonts w:ascii="Consolas" w:eastAsia="Times New Roman" w:hAnsi="Consolas" w:cs="Times New Roman"/>
          <w:color w:val="4EC9B0"/>
          <w:sz w:val="21"/>
          <w:szCs w:val="21"/>
          <w:lang w:val="en-US"/>
        </w:rPr>
        <w:t>size_t</w:t>
      </w:r>
      <w:proofErr w:type="spellEnd"/>
      <w:r w:rsidRPr="00DA371E">
        <w:rPr>
          <w:rFonts w:ascii="Consolas" w:eastAsia="Times New Roman" w:hAnsi="Consolas" w:cs="Times New Roman"/>
          <w:color w:val="CCCCCC"/>
          <w:sz w:val="21"/>
          <w:szCs w:val="21"/>
          <w:lang w:val="en-US"/>
        </w:rPr>
        <w:t xml:space="preserve"> </w:t>
      </w:r>
      <w:proofErr w:type="spellStart"/>
      <w:r w:rsidRPr="00DA371E">
        <w:rPr>
          <w:rFonts w:ascii="Consolas" w:eastAsia="Times New Roman" w:hAnsi="Consolas" w:cs="Times New Roman"/>
          <w:color w:val="9CDCFE"/>
          <w:sz w:val="21"/>
          <w:szCs w:val="21"/>
          <w:lang w:val="en-US"/>
        </w:rPr>
        <w:t>num_</w:t>
      </w:r>
      <w:proofErr w:type="gramStart"/>
      <w:r w:rsidRPr="00DA371E">
        <w:rPr>
          <w:rFonts w:ascii="Consolas" w:eastAsia="Times New Roman" w:hAnsi="Consolas" w:cs="Times New Roman"/>
          <w:color w:val="9CDCFE"/>
          <w:sz w:val="21"/>
          <w:szCs w:val="21"/>
          <w:lang w:val="en-US"/>
        </w:rPr>
        <w:t>children</w:t>
      </w:r>
      <w:proofErr w:type="spellEnd"/>
      <w:r w:rsidRPr="00DA371E">
        <w:rPr>
          <w:rFonts w:ascii="Consolas" w:eastAsia="Times New Roman" w:hAnsi="Consolas" w:cs="Times New Roman"/>
          <w:color w:val="CCCCCC"/>
          <w:sz w:val="21"/>
          <w:szCs w:val="21"/>
          <w:lang w:val="en-US"/>
        </w:rPr>
        <w:t>;</w:t>
      </w:r>
      <w:proofErr w:type="gramEnd"/>
    </w:p>
    <w:p w14:paraId="55D25828" w14:textId="2C763D06" w:rsidR="00DA371E" w:rsidRPr="00DA371E" w:rsidRDefault="00DA371E" w:rsidP="00CE5DDA">
      <w:pPr>
        <w:shd w:val="clear" w:color="auto" w:fill="1F1F1F"/>
        <w:spacing w:after="0" w:line="285" w:lineRule="atLeast"/>
        <w:rPr>
          <w:rFonts w:ascii="Consolas" w:eastAsia="Times New Roman" w:hAnsi="Consolas" w:cs="Times New Roman"/>
          <w:color w:val="CCCCCC"/>
          <w:sz w:val="21"/>
          <w:szCs w:val="21"/>
          <w:lang w:val="en-US"/>
        </w:rPr>
      </w:pPr>
      <w:r w:rsidRPr="00DA371E">
        <w:rPr>
          <w:rFonts w:ascii="Consolas" w:eastAsia="Times New Roman" w:hAnsi="Consolas" w:cs="Times New Roman"/>
          <w:color w:val="CCCCCC"/>
          <w:sz w:val="21"/>
          <w:szCs w:val="21"/>
          <w:lang w:val="en-US"/>
        </w:rPr>
        <w:t xml:space="preserve">    </w:t>
      </w:r>
      <w:r w:rsidRPr="00DA371E">
        <w:rPr>
          <w:rFonts w:ascii="Consolas" w:eastAsia="Times New Roman" w:hAnsi="Consolas" w:cs="Times New Roman"/>
          <w:color w:val="569CD6"/>
          <w:sz w:val="21"/>
          <w:szCs w:val="21"/>
          <w:lang w:val="en-US"/>
        </w:rPr>
        <w:t>bool</w:t>
      </w:r>
      <w:r w:rsidRPr="00DA371E">
        <w:rPr>
          <w:rFonts w:ascii="Consolas" w:eastAsia="Times New Roman" w:hAnsi="Consolas" w:cs="Times New Roman"/>
          <w:color w:val="CCCCCC"/>
          <w:sz w:val="21"/>
          <w:szCs w:val="21"/>
          <w:lang w:val="en-US"/>
        </w:rPr>
        <w:t xml:space="preserve"> </w:t>
      </w:r>
      <w:proofErr w:type="spellStart"/>
      <w:r w:rsidRPr="00DA371E">
        <w:rPr>
          <w:rFonts w:ascii="Consolas" w:eastAsia="Times New Roman" w:hAnsi="Consolas" w:cs="Times New Roman"/>
          <w:color w:val="9CDCFE"/>
          <w:sz w:val="21"/>
          <w:szCs w:val="21"/>
          <w:lang w:val="en-US"/>
        </w:rPr>
        <w:t>already_</w:t>
      </w:r>
      <w:proofErr w:type="gramStart"/>
      <w:r w:rsidRPr="00DA371E">
        <w:rPr>
          <w:rFonts w:ascii="Consolas" w:eastAsia="Times New Roman" w:hAnsi="Consolas" w:cs="Times New Roman"/>
          <w:color w:val="9CDCFE"/>
          <w:sz w:val="21"/>
          <w:szCs w:val="21"/>
          <w:lang w:val="en-US"/>
        </w:rPr>
        <w:t>added</w:t>
      </w:r>
      <w:proofErr w:type="spellEnd"/>
      <w:r w:rsidRPr="00DA371E">
        <w:rPr>
          <w:rFonts w:ascii="Consolas" w:eastAsia="Times New Roman" w:hAnsi="Consolas" w:cs="Times New Roman"/>
          <w:color w:val="CCCCCC"/>
          <w:sz w:val="21"/>
          <w:szCs w:val="21"/>
          <w:lang w:val="en-US"/>
        </w:rPr>
        <w:t>;</w:t>
      </w:r>
      <w:proofErr w:type="gramEnd"/>
    </w:p>
    <w:p w14:paraId="146D03CE" w14:textId="1CDEC9C0" w:rsidR="00DA371E" w:rsidRPr="00DA371E" w:rsidRDefault="00DA371E" w:rsidP="00CE5DDA">
      <w:pPr>
        <w:shd w:val="clear" w:color="auto" w:fill="1F1F1F"/>
        <w:spacing w:after="0" w:line="285" w:lineRule="atLeast"/>
        <w:rPr>
          <w:rFonts w:ascii="Consolas" w:eastAsia="Times New Roman" w:hAnsi="Consolas" w:cs="Times New Roman"/>
          <w:color w:val="CCCCCC"/>
          <w:sz w:val="21"/>
          <w:szCs w:val="21"/>
          <w:lang w:val="en-US"/>
        </w:rPr>
      </w:pPr>
      <w:r w:rsidRPr="00DA371E">
        <w:rPr>
          <w:rFonts w:ascii="Consolas" w:eastAsia="Times New Roman" w:hAnsi="Consolas" w:cs="Times New Roman"/>
          <w:color w:val="CCCCCC"/>
          <w:sz w:val="21"/>
          <w:szCs w:val="21"/>
          <w:lang w:val="en-US"/>
        </w:rPr>
        <w:t xml:space="preserve">    </w:t>
      </w:r>
      <w:r w:rsidRPr="00DA371E">
        <w:rPr>
          <w:rFonts w:ascii="Consolas" w:eastAsia="Times New Roman" w:hAnsi="Consolas" w:cs="Times New Roman"/>
          <w:color w:val="569CD6"/>
          <w:sz w:val="21"/>
          <w:szCs w:val="21"/>
          <w:lang w:val="en-US"/>
        </w:rPr>
        <w:t>bool</w:t>
      </w:r>
      <w:r w:rsidRPr="00DA371E">
        <w:rPr>
          <w:rFonts w:ascii="Consolas" w:eastAsia="Times New Roman" w:hAnsi="Consolas" w:cs="Times New Roman"/>
          <w:color w:val="CCCCCC"/>
          <w:sz w:val="21"/>
          <w:szCs w:val="21"/>
          <w:lang w:val="en-US"/>
        </w:rPr>
        <w:t xml:space="preserve"> </w:t>
      </w:r>
      <w:proofErr w:type="spellStart"/>
      <w:r w:rsidRPr="00DA371E">
        <w:rPr>
          <w:rFonts w:ascii="Consolas" w:eastAsia="Times New Roman" w:hAnsi="Consolas" w:cs="Times New Roman"/>
          <w:color w:val="9CDCFE"/>
          <w:sz w:val="21"/>
          <w:szCs w:val="21"/>
          <w:lang w:val="en-US"/>
        </w:rPr>
        <w:t>in_</w:t>
      </w:r>
      <w:proofErr w:type="gramStart"/>
      <w:r w:rsidRPr="00DA371E">
        <w:rPr>
          <w:rFonts w:ascii="Consolas" w:eastAsia="Times New Roman" w:hAnsi="Consolas" w:cs="Times New Roman"/>
          <w:color w:val="9CDCFE"/>
          <w:sz w:val="21"/>
          <w:szCs w:val="21"/>
          <w:lang w:val="en-US"/>
        </w:rPr>
        <w:t>process</w:t>
      </w:r>
      <w:proofErr w:type="spellEnd"/>
      <w:r w:rsidRPr="00DA371E">
        <w:rPr>
          <w:rFonts w:ascii="Consolas" w:eastAsia="Times New Roman" w:hAnsi="Consolas" w:cs="Times New Roman"/>
          <w:color w:val="CCCCCC"/>
          <w:sz w:val="21"/>
          <w:szCs w:val="21"/>
          <w:lang w:val="en-US"/>
        </w:rPr>
        <w:t>;</w:t>
      </w:r>
      <w:proofErr w:type="gramEnd"/>
    </w:p>
    <w:p w14:paraId="33D47A53" w14:textId="190EC7A8" w:rsidR="00DA371E" w:rsidRPr="00DA371E" w:rsidRDefault="00DA371E" w:rsidP="00CE5DDA">
      <w:pPr>
        <w:shd w:val="clear" w:color="auto" w:fill="1F1F1F"/>
        <w:spacing w:after="0" w:line="285" w:lineRule="atLeast"/>
        <w:rPr>
          <w:rFonts w:ascii="Consolas" w:eastAsia="Times New Roman" w:hAnsi="Consolas" w:cs="Times New Roman"/>
          <w:color w:val="CCCCCC"/>
          <w:sz w:val="21"/>
          <w:szCs w:val="21"/>
          <w:lang w:val="en-US"/>
        </w:rPr>
      </w:pPr>
      <w:r w:rsidRPr="00DA371E">
        <w:rPr>
          <w:rFonts w:ascii="Consolas" w:eastAsia="Times New Roman" w:hAnsi="Consolas" w:cs="Times New Roman"/>
          <w:color w:val="CCCCCC"/>
          <w:sz w:val="21"/>
          <w:szCs w:val="21"/>
          <w:lang w:val="en-US"/>
        </w:rPr>
        <w:t xml:space="preserve">    </w:t>
      </w:r>
      <w:r w:rsidRPr="00DA371E">
        <w:rPr>
          <w:rFonts w:ascii="Consolas" w:eastAsia="Times New Roman" w:hAnsi="Consolas" w:cs="Times New Roman"/>
          <w:color w:val="569CD6"/>
          <w:sz w:val="21"/>
          <w:szCs w:val="21"/>
          <w:lang w:val="en-US"/>
        </w:rPr>
        <w:t>bool</w:t>
      </w:r>
      <w:r w:rsidRPr="00DA371E">
        <w:rPr>
          <w:rFonts w:ascii="Consolas" w:eastAsia="Times New Roman" w:hAnsi="Consolas" w:cs="Times New Roman"/>
          <w:color w:val="CCCCCC"/>
          <w:sz w:val="21"/>
          <w:szCs w:val="21"/>
          <w:lang w:val="en-US"/>
        </w:rPr>
        <w:t xml:space="preserve"> </w:t>
      </w:r>
      <w:proofErr w:type="gramStart"/>
      <w:r w:rsidRPr="00DA371E">
        <w:rPr>
          <w:rFonts w:ascii="Consolas" w:eastAsia="Times New Roman" w:hAnsi="Consolas" w:cs="Times New Roman"/>
          <w:color w:val="9CDCFE"/>
          <w:sz w:val="21"/>
          <w:szCs w:val="21"/>
          <w:lang w:val="en-US"/>
        </w:rPr>
        <w:t>processed</w:t>
      </w:r>
      <w:r w:rsidRPr="00DA371E">
        <w:rPr>
          <w:rFonts w:ascii="Consolas" w:eastAsia="Times New Roman" w:hAnsi="Consolas" w:cs="Times New Roman"/>
          <w:color w:val="CCCCCC"/>
          <w:sz w:val="21"/>
          <w:szCs w:val="21"/>
          <w:lang w:val="en-US"/>
        </w:rPr>
        <w:t>;</w:t>
      </w:r>
      <w:proofErr w:type="gramEnd"/>
    </w:p>
    <w:p w14:paraId="46067016" w14:textId="516FBB18" w:rsidR="00DA371E" w:rsidRPr="00DA371E" w:rsidRDefault="00DA371E" w:rsidP="00CE5DDA">
      <w:pPr>
        <w:shd w:val="clear" w:color="auto" w:fill="1F1F1F"/>
        <w:spacing w:after="0" w:line="285" w:lineRule="atLeast"/>
        <w:rPr>
          <w:rFonts w:ascii="Consolas" w:eastAsia="Times New Roman" w:hAnsi="Consolas" w:cs="Times New Roman"/>
          <w:color w:val="CCCCCC"/>
          <w:sz w:val="21"/>
          <w:szCs w:val="21"/>
          <w:lang w:val="en-US"/>
        </w:rPr>
      </w:pPr>
      <w:r w:rsidRPr="00DA371E">
        <w:rPr>
          <w:rFonts w:ascii="Consolas" w:eastAsia="Times New Roman" w:hAnsi="Consolas" w:cs="Times New Roman"/>
          <w:color w:val="CCCCCC"/>
          <w:sz w:val="21"/>
          <w:szCs w:val="21"/>
          <w:lang w:val="en-US"/>
        </w:rPr>
        <w:t xml:space="preserve">    </w:t>
      </w:r>
      <w:proofErr w:type="spellStart"/>
      <w:r w:rsidRPr="00DA371E">
        <w:rPr>
          <w:rFonts w:ascii="Consolas" w:eastAsia="Times New Roman" w:hAnsi="Consolas" w:cs="Times New Roman"/>
          <w:color w:val="4EC9B0"/>
          <w:sz w:val="21"/>
          <w:szCs w:val="21"/>
          <w:lang w:val="en-US"/>
        </w:rPr>
        <w:t>size_t</w:t>
      </w:r>
      <w:proofErr w:type="spellEnd"/>
      <w:r w:rsidRPr="00DA371E">
        <w:rPr>
          <w:rFonts w:ascii="Consolas" w:eastAsia="Times New Roman" w:hAnsi="Consolas" w:cs="Times New Roman"/>
          <w:color w:val="CCCCCC"/>
          <w:sz w:val="21"/>
          <w:szCs w:val="21"/>
          <w:lang w:val="en-US"/>
        </w:rPr>
        <w:t xml:space="preserve"> </w:t>
      </w:r>
      <w:proofErr w:type="spellStart"/>
      <w:r w:rsidRPr="00DA371E">
        <w:rPr>
          <w:rFonts w:ascii="Consolas" w:eastAsia="Times New Roman" w:hAnsi="Consolas" w:cs="Times New Roman"/>
          <w:color w:val="9CDCFE"/>
          <w:sz w:val="21"/>
          <w:szCs w:val="21"/>
          <w:lang w:val="en-US"/>
        </w:rPr>
        <w:t>children_</w:t>
      </w:r>
      <w:proofErr w:type="gramStart"/>
      <w:r w:rsidRPr="00DA371E">
        <w:rPr>
          <w:rFonts w:ascii="Consolas" w:eastAsia="Times New Roman" w:hAnsi="Consolas" w:cs="Times New Roman"/>
          <w:color w:val="9CDCFE"/>
          <w:sz w:val="21"/>
          <w:szCs w:val="21"/>
          <w:lang w:val="en-US"/>
        </w:rPr>
        <w:t>processed</w:t>
      </w:r>
      <w:proofErr w:type="spellEnd"/>
      <w:r w:rsidRPr="00DA371E">
        <w:rPr>
          <w:rFonts w:ascii="Consolas" w:eastAsia="Times New Roman" w:hAnsi="Consolas" w:cs="Times New Roman"/>
          <w:color w:val="CCCCCC"/>
          <w:sz w:val="21"/>
          <w:szCs w:val="21"/>
          <w:lang w:val="en-US"/>
        </w:rPr>
        <w:t>;</w:t>
      </w:r>
      <w:proofErr w:type="gramEnd"/>
    </w:p>
    <w:p w14:paraId="0006C833" w14:textId="77777777" w:rsidR="00DA371E" w:rsidRPr="00DA371E" w:rsidRDefault="00DA371E" w:rsidP="00DA371E">
      <w:pPr>
        <w:shd w:val="clear" w:color="auto" w:fill="1F1F1F"/>
        <w:spacing w:after="0" w:line="285" w:lineRule="atLeast"/>
        <w:rPr>
          <w:rFonts w:ascii="Consolas" w:eastAsia="Times New Roman" w:hAnsi="Consolas" w:cs="Times New Roman"/>
          <w:color w:val="CCCCCC"/>
          <w:sz w:val="21"/>
          <w:szCs w:val="21"/>
          <w:lang w:val="en-US"/>
        </w:rPr>
      </w:pPr>
      <w:r w:rsidRPr="00DA371E">
        <w:rPr>
          <w:rFonts w:ascii="Consolas" w:eastAsia="Times New Roman" w:hAnsi="Consolas" w:cs="Times New Roman"/>
          <w:color w:val="CCCCCC"/>
          <w:sz w:val="21"/>
          <w:szCs w:val="21"/>
          <w:lang w:val="en-US"/>
        </w:rPr>
        <w:t xml:space="preserve">    </w:t>
      </w:r>
      <w:r w:rsidRPr="00DA371E">
        <w:rPr>
          <w:rFonts w:ascii="Consolas" w:eastAsia="Times New Roman" w:hAnsi="Consolas" w:cs="Times New Roman"/>
          <w:color w:val="569CD6"/>
          <w:sz w:val="21"/>
          <w:szCs w:val="21"/>
          <w:lang w:val="en-US"/>
        </w:rPr>
        <w:t>bool</w:t>
      </w:r>
      <w:r w:rsidRPr="00DA371E">
        <w:rPr>
          <w:rFonts w:ascii="Consolas" w:eastAsia="Times New Roman" w:hAnsi="Consolas" w:cs="Times New Roman"/>
          <w:color w:val="CCCCCC"/>
          <w:sz w:val="21"/>
          <w:szCs w:val="21"/>
          <w:lang w:val="en-US"/>
        </w:rPr>
        <w:t xml:space="preserve"> </w:t>
      </w:r>
      <w:proofErr w:type="spellStart"/>
      <w:r w:rsidRPr="00DA371E">
        <w:rPr>
          <w:rFonts w:ascii="Consolas" w:eastAsia="Times New Roman" w:hAnsi="Consolas" w:cs="Times New Roman"/>
          <w:color w:val="9CDCFE"/>
          <w:sz w:val="21"/>
          <w:szCs w:val="21"/>
          <w:lang w:val="en-US"/>
        </w:rPr>
        <w:t>circular_</w:t>
      </w:r>
      <w:proofErr w:type="gramStart"/>
      <w:r w:rsidRPr="00DA371E">
        <w:rPr>
          <w:rFonts w:ascii="Consolas" w:eastAsia="Times New Roman" w:hAnsi="Consolas" w:cs="Times New Roman"/>
          <w:color w:val="9CDCFE"/>
          <w:sz w:val="21"/>
          <w:szCs w:val="21"/>
          <w:lang w:val="en-US"/>
        </w:rPr>
        <w:t>dependency</w:t>
      </w:r>
      <w:proofErr w:type="spellEnd"/>
      <w:r w:rsidRPr="00DA371E">
        <w:rPr>
          <w:rFonts w:ascii="Consolas" w:eastAsia="Times New Roman" w:hAnsi="Consolas" w:cs="Times New Roman"/>
          <w:color w:val="CCCCCC"/>
          <w:sz w:val="21"/>
          <w:szCs w:val="21"/>
          <w:lang w:val="en-US"/>
        </w:rPr>
        <w:t>;</w:t>
      </w:r>
      <w:proofErr w:type="gramEnd"/>
    </w:p>
    <w:p w14:paraId="1F3AF597" w14:textId="77777777" w:rsidR="00DA371E" w:rsidRPr="00DA371E" w:rsidRDefault="00DA371E" w:rsidP="00DA371E">
      <w:pPr>
        <w:shd w:val="clear" w:color="auto" w:fill="1F1F1F"/>
        <w:spacing w:after="0" w:line="285" w:lineRule="atLeast"/>
        <w:rPr>
          <w:rFonts w:ascii="Consolas" w:eastAsia="Times New Roman" w:hAnsi="Consolas" w:cs="Times New Roman"/>
          <w:color w:val="CCCCCC"/>
          <w:sz w:val="21"/>
          <w:szCs w:val="21"/>
          <w:lang w:val="en-US"/>
        </w:rPr>
      </w:pPr>
      <w:r w:rsidRPr="00DA371E">
        <w:rPr>
          <w:rFonts w:ascii="Consolas" w:eastAsia="Times New Roman" w:hAnsi="Consolas" w:cs="Times New Roman"/>
          <w:color w:val="CCCCCC"/>
          <w:sz w:val="21"/>
          <w:szCs w:val="21"/>
          <w:lang w:val="en-US"/>
        </w:rPr>
        <w:t>};</w:t>
      </w:r>
    </w:p>
    <w:p w14:paraId="5ACDE6C1" w14:textId="77777777" w:rsidR="00DA371E" w:rsidRDefault="00DA371E" w:rsidP="008D3FD7"/>
    <w:p w14:paraId="7D6934FB" w14:textId="2E1D78FF" w:rsidR="00D37923" w:rsidRDefault="00D37923" w:rsidP="008D3FD7">
      <w:r>
        <w:t>The constants NUM_ROWS</w:t>
      </w:r>
      <w:r w:rsidR="0047149F">
        <w:t xml:space="preserve">, </w:t>
      </w:r>
      <w:r>
        <w:t>NUM_COLS</w:t>
      </w:r>
      <w:r w:rsidR="0047149F">
        <w:t xml:space="preserve">, and CELL_DISPLAY_WIDTH </w:t>
      </w:r>
      <w:proofErr w:type="gramStart"/>
      <w:r w:rsidR="0047149F">
        <w:t>were</w:t>
      </w:r>
      <w:proofErr w:type="gramEnd"/>
      <w:r w:rsidR="0047149F">
        <w:t xml:space="preserve"> given for the purposes of this assignment.</w:t>
      </w:r>
    </w:p>
    <w:p w14:paraId="796AFFAE" w14:textId="2EE8368E" w:rsidR="00CE5DDA" w:rsidRDefault="00CE5DDA" w:rsidP="008D3FD7">
      <w:r>
        <w:t>In the code, I decided to make a typedef</w:t>
      </w:r>
      <w:r w:rsidR="002B5252">
        <w:t xml:space="preserve"> for this cell struct for improved readability.</w:t>
      </w:r>
      <w:r w:rsidR="00986E7F">
        <w:t xml:space="preserve"> See </w:t>
      </w:r>
      <w:proofErr w:type="spellStart"/>
      <w:r w:rsidR="00986E7F">
        <w:t>model.h</w:t>
      </w:r>
      <w:proofErr w:type="spellEnd"/>
      <w:r w:rsidR="00986E7F">
        <w:t xml:space="preserve"> for detailed comments on each </w:t>
      </w:r>
      <w:r w:rsidR="00C5111B">
        <w:t>member of the struct.</w:t>
      </w:r>
    </w:p>
    <w:p w14:paraId="4ECA2C53" w14:textId="6018FE4D" w:rsidR="00521367" w:rsidRPr="00521367" w:rsidRDefault="00521367" w:rsidP="008D3FD7">
      <w:r>
        <w:t xml:space="preserve">The </w:t>
      </w:r>
      <w:r>
        <w:rPr>
          <w:b/>
          <w:bCs/>
          <w:i/>
          <w:iCs/>
        </w:rPr>
        <w:t>parent</w:t>
      </w:r>
      <w:r w:rsidR="001C3313">
        <w:rPr>
          <w:b/>
          <w:bCs/>
          <w:i/>
          <w:iCs/>
        </w:rPr>
        <w:t>s</w:t>
      </w:r>
      <w:r>
        <w:rPr>
          <w:b/>
          <w:bCs/>
          <w:i/>
          <w:iCs/>
        </w:rPr>
        <w:t xml:space="preserve"> </w:t>
      </w:r>
      <w:r w:rsidRPr="001C3313">
        <w:t>and</w:t>
      </w:r>
      <w:r>
        <w:rPr>
          <w:b/>
          <w:bCs/>
          <w:i/>
          <w:iCs/>
        </w:rPr>
        <w:t xml:space="preserve"> children</w:t>
      </w:r>
      <w:r>
        <w:t xml:space="preserve"> </w:t>
      </w:r>
      <w:r w:rsidR="001C3313">
        <w:t>are arrays of</w:t>
      </w:r>
      <w:r w:rsidR="00986E7F">
        <w:t xml:space="preserve"> type</w:t>
      </w:r>
      <w:r w:rsidR="001C3313">
        <w:t xml:space="preserve"> </w:t>
      </w:r>
      <w:proofErr w:type="spellStart"/>
      <w:r w:rsidR="001C3313">
        <w:t>cell_pos_t</w:t>
      </w:r>
      <w:proofErr w:type="spellEnd"/>
      <w:r w:rsidR="001C3313">
        <w:t xml:space="preserve">, </w:t>
      </w:r>
      <w:r w:rsidR="00BF1ECB">
        <w:t xml:space="preserve">for example, when I store a </w:t>
      </w:r>
      <w:proofErr w:type="gramStart"/>
      <w:r w:rsidR="00BF1ECB" w:rsidRPr="00360D86">
        <w:rPr>
          <w:b/>
          <w:bCs/>
        </w:rPr>
        <w:t>parent</w:t>
      </w:r>
      <w:proofErr w:type="gramEnd"/>
      <w:r w:rsidR="00BF1ECB">
        <w:t xml:space="preserve"> I also store the position of the current cell</w:t>
      </w:r>
      <w:r w:rsidR="00360D86">
        <w:t xml:space="preserve"> in that parent’s </w:t>
      </w:r>
      <w:r w:rsidR="00360D86" w:rsidRPr="00360D86">
        <w:rPr>
          <w:b/>
          <w:bCs/>
        </w:rPr>
        <w:t>children</w:t>
      </w:r>
      <w:r w:rsidR="00360D86">
        <w:t xml:space="preserve"> array. This allows for constant time lookups of </w:t>
      </w:r>
      <w:r w:rsidR="00E41A0C">
        <w:t>parents and children</w:t>
      </w:r>
      <w:r w:rsidR="007149ED">
        <w:t xml:space="preserve">. This </w:t>
      </w:r>
      <w:r w:rsidR="00085B0F">
        <w:t xml:space="preserve">facilitates constant time deletion of a cell from </w:t>
      </w:r>
      <w:r w:rsidR="008130E4">
        <w:t xml:space="preserve">a parent’s children array while maintaining </w:t>
      </w:r>
      <w:r w:rsidR="00537FD0">
        <w:t>parents and children stored in a contiguous block of memory</w:t>
      </w:r>
      <w:r w:rsidR="0095345A">
        <w:t xml:space="preserve"> without the need for shifting</w:t>
      </w:r>
      <w:r w:rsidR="00537FD0">
        <w:t>.</w:t>
      </w:r>
      <w:r w:rsidR="00BF14F1">
        <w:t xml:space="preserve"> More on the reasons for this is explained in </w:t>
      </w:r>
      <w:proofErr w:type="spellStart"/>
      <w:r w:rsidR="00BF14F1">
        <w:t>update_cell</w:t>
      </w:r>
      <w:proofErr w:type="spellEnd"/>
      <w:r w:rsidR="00BF14F1">
        <w:t>.</w:t>
      </w:r>
    </w:p>
    <w:p w14:paraId="10D19A51" w14:textId="65352776" w:rsidR="00521367" w:rsidRDefault="00453040" w:rsidP="008D3FD7">
      <w:r>
        <w:t xml:space="preserve">I decided not to </w:t>
      </w:r>
      <w:r w:rsidR="00BA049C">
        <w:t xml:space="preserve">make the </w:t>
      </w:r>
      <w:r w:rsidR="00BA049C" w:rsidRPr="00BA049C">
        <w:rPr>
          <w:b/>
          <w:bCs/>
          <w:i/>
          <w:iCs/>
        </w:rPr>
        <w:t>parents</w:t>
      </w:r>
      <w:r w:rsidR="00BA049C">
        <w:t xml:space="preserve"> and </w:t>
      </w:r>
      <w:r w:rsidR="00BA049C" w:rsidRPr="00BA049C">
        <w:rPr>
          <w:b/>
          <w:bCs/>
          <w:i/>
          <w:iCs/>
        </w:rPr>
        <w:t>children</w:t>
      </w:r>
      <w:r w:rsidR="00BA049C">
        <w:t xml:space="preserve"> arrays statically allocated as opposed to dynamically allocated</w:t>
      </w:r>
      <w:r w:rsidR="00DF4AC5">
        <w:t xml:space="preserve"> since the size of the spreadsheet is fixed for this assignment. This meant that each cell could theoretically </w:t>
      </w:r>
      <w:r w:rsidR="00997FA9">
        <w:t xml:space="preserve">only </w:t>
      </w:r>
      <w:r w:rsidR="00DF4AC5">
        <w:t xml:space="preserve">have </w:t>
      </w:r>
      <w:r w:rsidR="005C6960">
        <w:t xml:space="preserve">at most NUM_ROWS * NUM_COLS </w:t>
      </w:r>
      <w:r w:rsidR="005C6960" w:rsidRPr="005C6960">
        <w:rPr>
          <w:b/>
          <w:bCs/>
          <w:i/>
          <w:iCs/>
        </w:rPr>
        <w:t>parents</w:t>
      </w:r>
      <w:r w:rsidR="005C6960">
        <w:t xml:space="preserve"> and </w:t>
      </w:r>
      <w:r w:rsidR="005C6960" w:rsidRPr="005C6960">
        <w:rPr>
          <w:b/>
          <w:bCs/>
          <w:i/>
          <w:iCs/>
        </w:rPr>
        <w:t>children</w:t>
      </w:r>
      <w:r w:rsidR="005C6960">
        <w:t>.</w:t>
      </w:r>
      <w:r w:rsidR="008053BA">
        <w:t xml:space="preserve"> If I had to make those arrays </w:t>
      </w:r>
      <w:r w:rsidR="00B74A9D">
        <w:t xml:space="preserve">dynamically allocated, I would have done so using a similar implementation to the </w:t>
      </w:r>
      <w:proofErr w:type="spellStart"/>
      <w:r w:rsidR="00B74A9D">
        <w:t>stack_t</w:t>
      </w:r>
      <w:proofErr w:type="spellEnd"/>
      <w:r w:rsidR="00B74A9D">
        <w:t>.</w:t>
      </w:r>
    </w:p>
    <w:p w14:paraId="049E07C5" w14:textId="24C3929C" w:rsidR="004A6873" w:rsidRDefault="004A6873" w:rsidP="004A6873">
      <w:pPr>
        <w:pStyle w:val="Heading2"/>
      </w:pPr>
      <w:proofErr w:type="spellStart"/>
      <w:r>
        <w:t>cell_pos_t</w:t>
      </w:r>
      <w:proofErr w:type="spellEnd"/>
    </w:p>
    <w:p w14:paraId="027FF255" w14:textId="5316CC31" w:rsidR="004A6873" w:rsidRDefault="004A6873" w:rsidP="004A6873">
      <w:r>
        <w:t>This struct is simply to store a pointer to a cell</w:t>
      </w:r>
      <w:r w:rsidR="00521367">
        <w:t xml:space="preserve"> and a position.</w:t>
      </w:r>
      <w:r w:rsidR="00180C15">
        <w:t xml:space="preserve"> It is used as the elements of the </w:t>
      </w:r>
      <w:r w:rsidR="00180C15">
        <w:rPr>
          <w:b/>
          <w:bCs/>
          <w:i/>
          <w:iCs/>
        </w:rPr>
        <w:t xml:space="preserve">parents </w:t>
      </w:r>
      <w:r w:rsidR="00180C15" w:rsidRPr="00180C15">
        <w:t>and</w:t>
      </w:r>
      <w:r w:rsidR="00180C15">
        <w:rPr>
          <w:b/>
          <w:bCs/>
          <w:i/>
          <w:iCs/>
        </w:rPr>
        <w:t xml:space="preserve"> children </w:t>
      </w:r>
      <w:r w:rsidR="00180C15">
        <w:t xml:space="preserve">arrays in </w:t>
      </w:r>
      <w:proofErr w:type="spellStart"/>
      <w:r w:rsidR="00180C15">
        <w:t>cell_t</w:t>
      </w:r>
      <w:proofErr w:type="spellEnd"/>
      <w:r w:rsidR="00180C15">
        <w:t>.</w:t>
      </w:r>
    </w:p>
    <w:p w14:paraId="555CD7B2" w14:textId="1ACAF38C" w:rsidR="008751D4" w:rsidRDefault="00853C7B" w:rsidP="00853C7B">
      <w:pPr>
        <w:pStyle w:val="Heading2"/>
      </w:pPr>
      <w:proofErr w:type="spellStart"/>
      <w:r>
        <w:t>is_</w:t>
      </w:r>
      <w:proofErr w:type="gramStart"/>
      <w:r>
        <w:t>operator</w:t>
      </w:r>
      <w:proofErr w:type="spellEnd"/>
      <w:proofErr w:type="gramEnd"/>
    </w:p>
    <w:p w14:paraId="227F2F31" w14:textId="3A9A1037" w:rsidR="00853C7B" w:rsidRDefault="00D77E5A" w:rsidP="00853C7B">
      <w:r>
        <w:t>I will just paste the code as it is short and self-explanatory:</w:t>
      </w:r>
    </w:p>
    <w:p w14:paraId="4B45D0A6" w14:textId="77777777" w:rsidR="00D77E5A" w:rsidRPr="00D77E5A" w:rsidRDefault="00D77E5A" w:rsidP="00D77E5A">
      <w:pPr>
        <w:shd w:val="clear" w:color="auto" w:fill="1F1F1F"/>
        <w:spacing w:after="0" w:line="285" w:lineRule="atLeast"/>
        <w:rPr>
          <w:rFonts w:ascii="Consolas" w:eastAsia="Times New Roman" w:hAnsi="Consolas" w:cs="Times New Roman"/>
          <w:color w:val="CCCCCC"/>
          <w:sz w:val="21"/>
          <w:szCs w:val="21"/>
          <w:lang w:val="en-US"/>
        </w:rPr>
      </w:pPr>
      <w:r w:rsidRPr="00D77E5A">
        <w:rPr>
          <w:rFonts w:ascii="Consolas" w:eastAsia="Times New Roman" w:hAnsi="Consolas" w:cs="Times New Roman"/>
          <w:color w:val="6A9955"/>
          <w:sz w:val="21"/>
          <w:szCs w:val="21"/>
          <w:lang w:val="en-US"/>
        </w:rPr>
        <w:t>/**</w:t>
      </w:r>
    </w:p>
    <w:p w14:paraId="50624BF1" w14:textId="77777777" w:rsidR="00D77E5A" w:rsidRPr="00D77E5A" w:rsidRDefault="00D77E5A" w:rsidP="00D77E5A">
      <w:pPr>
        <w:shd w:val="clear" w:color="auto" w:fill="1F1F1F"/>
        <w:spacing w:after="0" w:line="285" w:lineRule="atLeast"/>
        <w:rPr>
          <w:rFonts w:ascii="Consolas" w:eastAsia="Times New Roman" w:hAnsi="Consolas" w:cs="Times New Roman"/>
          <w:color w:val="CCCCCC"/>
          <w:sz w:val="21"/>
          <w:szCs w:val="21"/>
          <w:lang w:val="en-US"/>
        </w:rPr>
      </w:pPr>
      <w:r w:rsidRPr="00D77E5A">
        <w:rPr>
          <w:rFonts w:ascii="Consolas" w:eastAsia="Times New Roman" w:hAnsi="Consolas" w:cs="Times New Roman"/>
          <w:color w:val="6A9955"/>
          <w:sz w:val="21"/>
          <w:szCs w:val="21"/>
          <w:lang w:val="en-US"/>
        </w:rPr>
        <w:t> * Checks if the character is an operator. Currently only supporting '+' and '-'.</w:t>
      </w:r>
    </w:p>
    <w:p w14:paraId="66083C02" w14:textId="77777777" w:rsidR="00D77E5A" w:rsidRPr="00D77E5A" w:rsidRDefault="00D77E5A" w:rsidP="00D77E5A">
      <w:pPr>
        <w:shd w:val="clear" w:color="auto" w:fill="1F1F1F"/>
        <w:spacing w:after="0" w:line="285" w:lineRule="atLeast"/>
        <w:rPr>
          <w:rFonts w:ascii="Consolas" w:eastAsia="Times New Roman" w:hAnsi="Consolas" w:cs="Times New Roman"/>
          <w:color w:val="CCCCCC"/>
          <w:sz w:val="21"/>
          <w:szCs w:val="21"/>
          <w:lang w:val="en-US"/>
        </w:rPr>
      </w:pPr>
      <w:r w:rsidRPr="00D77E5A">
        <w:rPr>
          <w:rFonts w:ascii="Consolas" w:eastAsia="Times New Roman" w:hAnsi="Consolas" w:cs="Times New Roman"/>
          <w:color w:val="6A9955"/>
          <w:sz w:val="21"/>
          <w:szCs w:val="21"/>
          <w:lang w:val="en-US"/>
        </w:rPr>
        <w:t> *</w:t>
      </w:r>
    </w:p>
    <w:p w14:paraId="64F3024C" w14:textId="77777777" w:rsidR="00D77E5A" w:rsidRPr="00D77E5A" w:rsidRDefault="00D77E5A" w:rsidP="00D77E5A">
      <w:pPr>
        <w:shd w:val="clear" w:color="auto" w:fill="1F1F1F"/>
        <w:spacing w:after="0" w:line="285" w:lineRule="atLeast"/>
        <w:rPr>
          <w:rFonts w:ascii="Consolas" w:eastAsia="Times New Roman" w:hAnsi="Consolas" w:cs="Times New Roman"/>
          <w:color w:val="CCCCCC"/>
          <w:sz w:val="21"/>
          <w:szCs w:val="21"/>
          <w:lang w:val="en-US"/>
        </w:rPr>
      </w:pPr>
      <w:r w:rsidRPr="00D77E5A">
        <w:rPr>
          <w:rFonts w:ascii="Consolas" w:eastAsia="Times New Roman" w:hAnsi="Consolas" w:cs="Times New Roman"/>
          <w:color w:val="6A9955"/>
          <w:sz w:val="21"/>
          <w:szCs w:val="21"/>
          <w:lang w:val="en-US"/>
        </w:rPr>
        <w:t xml:space="preserve"> * </w:t>
      </w:r>
      <w:r w:rsidRPr="00D77E5A">
        <w:rPr>
          <w:rFonts w:ascii="Consolas" w:eastAsia="Times New Roman" w:hAnsi="Consolas" w:cs="Times New Roman"/>
          <w:color w:val="569CD6"/>
          <w:sz w:val="21"/>
          <w:szCs w:val="21"/>
          <w:lang w:val="en-US"/>
        </w:rPr>
        <w:t>@param</w:t>
      </w:r>
      <w:r w:rsidRPr="00D77E5A">
        <w:rPr>
          <w:rFonts w:ascii="Consolas" w:eastAsia="Times New Roman" w:hAnsi="Consolas" w:cs="Times New Roman"/>
          <w:color w:val="6A9955"/>
          <w:sz w:val="21"/>
          <w:szCs w:val="21"/>
          <w:lang w:val="en-US"/>
        </w:rPr>
        <w:t xml:space="preserve"> </w:t>
      </w:r>
      <w:r w:rsidRPr="00D77E5A">
        <w:rPr>
          <w:rFonts w:ascii="Consolas" w:eastAsia="Times New Roman" w:hAnsi="Consolas" w:cs="Times New Roman"/>
          <w:color w:val="9CDCFE"/>
          <w:sz w:val="21"/>
          <w:szCs w:val="21"/>
          <w:lang w:val="en-US"/>
        </w:rPr>
        <w:t>op</w:t>
      </w:r>
      <w:r w:rsidRPr="00D77E5A">
        <w:rPr>
          <w:rFonts w:ascii="Consolas" w:eastAsia="Times New Roman" w:hAnsi="Consolas" w:cs="Times New Roman"/>
          <w:color w:val="6A9955"/>
          <w:sz w:val="21"/>
          <w:szCs w:val="21"/>
          <w:lang w:val="en-US"/>
        </w:rPr>
        <w:t xml:space="preserve"> </w:t>
      </w:r>
      <w:proofErr w:type="gramStart"/>
      <w:r w:rsidRPr="00D77E5A">
        <w:rPr>
          <w:rFonts w:ascii="Consolas" w:eastAsia="Times New Roman" w:hAnsi="Consolas" w:cs="Times New Roman"/>
          <w:color w:val="6A9955"/>
          <w:sz w:val="21"/>
          <w:szCs w:val="21"/>
          <w:lang w:val="en-US"/>
        </w:rPr>
        <w:t>The</w:t>
      </w:r>
      <w:proofErr w:type="gramEnd"/>
      <w:r w:rsidRPr="00D77E5A">
        <w:rPr>
          <w:rFonts w:ascii="Consolas" w:eastAsia="Times New Roman" w:hAnsi="Consolas" w:cs="Times New Roman"/>
          <w:color w:val="6A9955"/>
          <w:sz w:val="21"/>
          <w:szCs w:val="21"/>
          <w:lang w:val="en-US"/>
        </w:rPr>
        <w:t xml:space="preserve"> character to check.</w:t>
      </w:r>
    </w:p>
    <w:p w14:paraId="59AC1B30" w14:textId="77777777" w:rsidR="00D77E5A" w:rsidRPr="00D77E5A" w:rsidRDefault="00D77E5A" w:rsidP="00D77E5A">
      <w:pPr>
        <w:shd w:val="clear" w:color="auto" w:fill="1F1F1F"/>
        <w:spacing w:after="0" w:line="285" w:lineRule="atLeast"/>
        <w:rPr>
          <w:rFonts w:ascii="Consolas" w:eastAsia="Times New Roman" w:hAnsi="Consolas" w:cs="Times New Roman"/>
          <w:color w:val="CCCCCC"/>
          <w:sz w:val="21"/>
          <w:szCs w:val="21"/>
          <w:lang w:val="en-US"/>
        </w:rPr>
      </w:pPr>
      <w:r w:rsidRPr="00D77E5A">
        <w:rPr>
          <w:rFonts w:ascii="Consolas" w:eastAsia="Times New Roman" w:hAnsi="Consolas" w:cs="Times New Roman"/>
          <w:color w:val="6A9955"/>
          <w:sz w:val="21"/>
          <w:szCs w:val="21"/>
          <w:lang w:val="en-US"/>
        </w:rPr>
        <w:lastRenderedPageBreak/>
        <w:t> *</w:t>
      </w:r>
    </w:p>
    <w:p w14:paraId="3A9BEAC3" w14:textId="77777777" w:rsidR="00D77E5A" w:rsidRPr="00D77E5A" w:rsidRDefault="00D77E5A" w:rsidP="00D77E5A">
      <w:pPr>
        <w:shd w:val="clear" w:color="auto" w:fill="1F1F1F"/>
        <w:spacing w:after="0" w:line="285" w:lineRule="atLeast"/>
        <w:rPr>
          <w:rFonts w:ascii="Consolas" w:eastAsia="Times New Roman" w:hAnsi="Consolas" w:cs="Times New Roman"/>
          <w:color w:val="CCCCCC"/>
          <w:sz w:val="21"/>
          <w:szCs w:val="21"/>
          <w:lang w:val="en-US"/>
        </w:rPr>
      </w:pPr>
      <w:r w:rsidRPr="00D77E5A">
        <w:rPr>
          <w:rFonts w:ascii="Consolas" w:eastAsia="Times New Roman" w:hAnsi="Consolas" w:cs="Times New Roman"/>
          <w:color w:val="6A9955"/>
          <w:sz w:val="21"/>
          <w:szCs w:val="21"/>
          <w:lang w:val="en-US"/>
        </w:rPr>
        <w:t xml:space="preserve"> * </w:t>
      </w:r>
      <w:r w:rsidRPr="00D77E5A">
        <w:rPr>
          <w:rFonts w:ascii="Consolas" w:eastAsia="Times New Roman" w:hAnsi="Consolas" w:cs="Times New Roman"/>
          <w:color w:val="569CD6"/>
          <w:sz w:val="21"/>
          <w:szCs w:val="21"/>
          <w:lang w:val="en-US"/>
        </w:rPr>
        <w:t>@return</w:t>
      </w:r>
      <w:r w:rsidRPr="00D77E5A">
        <w:rPr>
          <w:rFonts w:ascii="Consolas" w:eastAsia="Times New Roman" w:hAnsi="Consolas" w:cs="Times New Roman"/>
          <w:color w:val="6A9955"/>
          <w:sz w:val="21"/>
          <w:szCs w:val="21"/>
          <w:lang w:val="en-US"/>
        </w:rPr>
        <w:t xml:space="preserve"> true if the character is an operator, otherwise false.</w:t>
      </w:r>
    </w:p>
    <w:p w14:paraId="0A8A0B04" w14:textId="77777777" w:rsidR="00D77E5A" w:rsidRPr="00D77E5A" w:rsidRDefault="00D77E5A" w:rsidP="00D77E5A">
      <w:pPr>
        <w:shd w:val="clear" w:color="auto" w:fill="1F1F1F"/>
        <w:spacing w:after="0" w:line="285" w:lineRule="atLeast"/>
        <w:rPr>
          <w:rFonts w:ascii="Consolas" w:eastAsia="Times New Roman" w:hAnsi="Consolas" w:cs="Times New Roman"/>
          <w:color w:val="CCCCCC"/>
          <w:sz w:val="21"/>
          <w:szCs w:val="21"/>
          <w:lang w:val="en-US"/>
        </w:rPr>
      </w:pPr>
      <w:r w:rsidRPr="00D77E5A">
        <w:rPr>
          <w:rFonts w:ascii="Consolas" w:eastAsia="Times New Roman" w:hAnsi="Consolas" w:cs="Times New Roman"/>
          <w:color w:val="6A9955"/>
          <w:sz w:val="21"/>
          <w:szCs w:val="21"/>
          <w:lang w:val="en-US"/>
        </w:rPr>
        <w:t> */</w:t>
      </w:r>
    </w:p>
    <w:p w14:paraId="6CD55990" w14:textId="77777777" w:rsidR="00D77E5A" w:rsidRPr="00D77E5A" w:rsidRDefault="00D77E5A" w:rsidP="00D77E5A">
      <w:pPr>
        <w:shd w:val="clear" w:color="auto" w:fill="1F1F1F"/>
        <w:spacing w:after="0" w:line="285" w:lineRule="atLeast"/>
        <w:rPr>
          <w:rFonts w:ascii="Consolas" w:eastAsia="Times New Roman" w:hAnsi="Consolas" w:cs="Times New Roman"/>
          <w:color w:val="CCCCCC"/>
          <w:sz w:val="21"/>
          <w:szCs w:val="21"/>
          <w:lang w:val="en-US"/>
        </w:rPr>
      </w:pPr>
      <w:r w:rsidRPr="00D77E5A">
        <w:rPr>
          <w:rFonts w:ascii="Consolas" w:eastAsia="Times New Roman" w:hAnsi="Consolas" w:cs="Times New Roman"/>
          <w:color w:val="569CD6"/>
          <w:sz w:val="21"/>
          <w:szCs w:val="21"/>
          <w:lang w:val="en-US"/>
        </w:rPr>
        <w:t>bool</w:t>
      </w:r>
      <w:r w:rsidRPr="00D77E5A">
        <w:rPr>
          <w:rFonts w:ascii="Consolas" w:eastAsia="Times New Roman" w:hAnsi="Consolas" w:cs="Times New Roman"/>
          <w:color w:val="CCCCCC"/>
          <w:sz w:val="21"/>
          <w:szCs w:val="21"/>
          <w:lang w:val="en-US"/>
        </w:rPr>
        <w:t xml:space="preserve"> </w:t>
      </w:r>
      <w:proofErr w:type="spellStart"/>
      <w:r w:rsidRPr="00D77E5A">
        <w:rPr>
          <w:rFonts w:ascii="Consolas" w:eastAsia="Times New Roman" w:hAnsi="Consolas" w:cs="Times New Roman"/>
          <w:color w:val="DCDCAA"/>
          <w:sz w:val="21"/>
          <w:szCs w:val="21"/>
          <w:lang w:val="en-US"/>
        </w:rPr>
        <w:t>is_</w:t>
      </w:r>
      <w:proofErr w:type="gramStart"/>
      <w:r w:rsidRPr="00D77E5A">
        <w:rPr>
          <w:rFonts w:ascii="Consolas" w:eastAsia="Times New Roman" w:hAnsi="Consolas" w:cs="Times New Roman"/>
          <w:color w:val="DCDCAA"/>
          <w:sz w:val="21"/>
          <w:szCs w:val="21"/>
          <w:lang w:val="en-US"/>
        </w:rPr>
        <w:t>operator</w:t>
      </w:r>
      <w:proofErr w:type="spellEnd"/>
      <w:r w:rsidRPr="00D77E5A">
        <w:rPr>
          <w:rFonts w:ascii="Consolas" w:eastAsia="Times New Roman" w:hAnsi="Consolas" w:cs="Times New Roman"/>
          <w:color w:val="CCCCCC"/>
          <w:sz w:val="21"/>
          <w:szCs w:val="21"/>
          <w:lang w:val="en-US"/>
        </w:rPr>
        <w:t>(</w:t>
      </w:r>
      <w:proofErr w:type="gramEnd"/>
      <w:r w:rsidRPr="00D77E5A">
        <w:rPr>
          <w:rFonts w:ascii="Consolas" w:eastAsia="Times New Roman" w:hAnsi="Consolas" w:cs="Times New Roman"/>
          <w:color w:val="569CD6"/>
          <w:sz w:val="21"/>
          <w:szCs w:val="21"/>
          <w:lang w:val="en-US"/>
        </w:rPr>
        <w:t>char</w:t>
      </w:r>
      <w:r w:rsidRPr="00D77E5A">
        <w:rPr>
          <w:rFonts w:ascii="Consolas" w:eastAsia="Times New Roman" w:hAnsi="Consolas" w:cs="Times New Roman"/>
          <w:color w:val="CCCCCC"/>
          <w:sz w:val="21"/>
          <w:szCs w:val="21"/>
          <w:lang w:val="en-US"/>
        </w:rPr>
        <w:t xml:space="preserve"> </w:t>
      </w:r>
      <w:r w:rsidRPr="00D77E5A">
        <w:rPr>
          <w:rFonts w:ascii="Consolas" w:eastAsia="Times New Roman" w:hAnsi="Consolas" w:cs="Times New Roman"/>
          <w:color w:val="9CDCFE"/>
          <w:sz w:val="21"/>
          <w:szCs w:val="21"/>
          <w:lang w:val="en-US"/>
        </w:rPr>
        <w:t>op</w:t>
      </w:r>
      <w:r w:rsidRPr="00D77E5A">
        <w:rPr>
          <w:rFonts w:ascii="Consolas" w:eastAsia="Times New Roman" w:hAnsi="Consolas" w:cs="Times New Roman"/>
          <w:color w:val="CCCCCC"/>
          <w:sz w:val="21"/>
          <w:szCs w:val="21"/>
          <w:lang w:val="en-US"/>
        </w:rPr>
        <w:t>)</w:t>
      </w:r>
    </w:p>
    <w:p w14:paraId="4FD9E398" w14:textId="77777777" w:rsidR="00D77E5A" w:rsidRPr="00D77E5A" w:rsidRDefault="00D77E5A" w:rsidP="00D77E5A">
      <w:pPr>
        <w:shd w:val="clear" w:color="auto" w:fill="1F1F1F"/>
        <w:spacing w:after="0" w:line="285" w:lineRule="atLeast"/>
        <w:rPr>
          <w:rFonts w:ascii="Consolas" w:eastAsia="Times New Roman" w:hAnsi="Consolas" w:cs="Times New Roman"/>
          <w:color w:val="CCCCCC"/>
          <w:sz w:val="21"/>
          <w:szCs w:val="21"/>
          <w:lang w:val="en-US"/>
        </w:rPr>
      </w:pPr>
      <w:r w:rsidRPr="00D77E5A">
        <w:rPr>
          <w:rFonts w:ascii="Consolas" w:eastAsia="Times New Roman" w:hAnsi="Consolas" w:cs="Times New Roman"/>
          <w:color w:val="CCCCCC"/>
          <w:sz w:val="21"/>
          <w:szCs w:val="21"/>
          <w:lang w:val="en-US"/>
        </w:rPr>
        <w:t>{</w:t>
      </w:r>
    </w:p>
    <w:p w14:paraId="74FD28D7" w14:textId="77777777" w:rsidR="00D77E5A" w:rsidRPr="00D77E5A" w:rsidRDefault="00D77E5A" w:rsidP="00D77E5A">
      <w:pPr>
        <w:shd w:val="clear" w:color="auto" w:fill="1F1F1F"/>
        <w:spacing w:after="0" w:line="285" w:lineRule="atLeast"/>
        <w:rPr>
          <w:rFonts w:ascii="Consolas" w:eastAsia="Times New Roman" w:hAnsi="Consolas" w:cs="Times New Roman"/>
          <w:color w:val="CCCCCC"/>
          <w:sz w:val="21"/>
          <w:szCs w:val="21"/>
          <w:lang w:val="en-US"/>
        </w:rPr>
      </w:pPr>
      <w:r w:rsidRPr="00D77E5A">
        <w:rPr>
          <w:rFonts w:ascii="Consolas" w:eastAsia="Times New Roman" w:hAnsi="Consolas" w:cs="Times New Roman"/>
          <w:color w:val="CCCCCC"/>
          <w:sz w:val="21"/>
          <w:szCs w:val="21"/>
          <w:lang w:val="en-US"/>
        </w:rPr>
        <w:t xml:space="preserve">    </w:t>
      </w:r>
      <w:r w:rsidRPr="00D77E5A">
        <w:rPr>
          <w:rFonts w:ascii="Consolas" w:eastAsia="Times New Roman" w:hAnsi="Consolas" w:cs="Times New Roman"/>
          <w:color w:val="C586C0"/>
          <w:sz w:val="21"/>
          <w:szCs w:val="21"/>
          <w:lang w:val="en-US"/>
        </w:rPr>
        <w:t>switch</w:t>
      </w:r>
      <w:r w:rsidRPr="00D77E5A">
        <w:rPr>
          <w:rFonts w:ascii="Consolas" w:eastAsia="Times New Roman" w:hAnsi="Consolas" w:cs="Times New Roman"/>
          <w:color w:val="CCCCCC"/>
          <w:sz w:val="21"/>
          <w:szCs w:val="21"/>
          <w:lang w:val="en-US"/>
        </w:rPr>
        <w:t xml:space="preserve"> (</w:t>
      </w:r>
      <w:r w:rsidRPr="00D77E5A">
        <w:rPr>
          <w:rFonts w:ascii="Consolas" w:eastAsia="Times New Roman" w:hAnsi="Consolas" w:cs="Times New Roman"/>
          <w:color w:val="9CDCFE"/>
          <w:sz w:val="21"/>
          <w:szCs w:val="21"/>
          <w:lang w:val="en-US"/>
        </w:rPr>
        <w:t>op</w:t>
      </w:r>
      <w:r w:rsidRPr="00D77E5A">
        <w:rPr>
          <w:rFonts w:ascii="Consolas" w:eastAsia="Times New Roman" w:hAnsi="Consolas" w:cs="Times New Roman"/>
          <w:color w:val="CCCCCC"/>
          <w:sz w:val="21"/>
          <w:szCs w:val="21"/>
          <w:lang w:val="en-US"/>
        </w:rPr>
        <w:t>)</w:t>
      </w:r>
    </w:p>
    <w:p w14:paraId="2F14AC27" w14:textId="77777777" w:rsidR="00D77E5A" w:rsidRPr="00D77E5A" w:rsidRDefault="00D77E5A" w:rsidP="00D77E5A">
      <w:pPr>
        <w:shd w:val="clear" w:color="auto" w:fill="1F1F1F"/>
        <w:spacing w:after="0" w:line="285" w:lineRule="atLeast"/>
        <w:rPr>
          <w:rFonts w:ascii="Consolas" w:eastAsia="Times New Roman" w:hAnsi="Consolas" w:cs="Times New Roman"/>
          <w:color w:val="CCCCCC"/>
          <w:sz w:val="21"/>
          <w:szCs w:val="21"/>
          <w:lang w:val="en-US"/>
        </w:rPr>
      </w:pPr>
      <w:r w:rsidRPr="00D77E5A">
        <w:rPr>
          <w:rFonts w:ascii="Consolas" w:eastAsia="Times New Roman" w:hAnsi="Consolas" w:cs="Times New Roman"/>
          <w:color w:val="CCCCCC"/>
          <w:sz w:val="21"/>
          <w:szCs w:val="21"/>
          <w:lang w:val="en-US"/>
        </w:rPr>
        <w:t>    {</w:t>
      </w:r>
    </w:p>
    <w:p w14:paraId="471D2B4F" w14:textId="77777777" w:rsidR="00D77E5A" w:rsidRPr="00D77E5A" w:rsidRDefault="00D77E5A" w:rsidP="00D77E5A">
      <w:pPr>
        <w:shd w:val="clear" w:color="auto" w:fill="1F1F1F"/>
        <w:spacing w:after="0" w:line="285" w:lineRule="atLeast"/>
        <w:rPr>
          <w:rFonts w:ascii="Consolas" w:eastAsia="Times New Roman" w:hAnsi="Consolas" w:cs="Times New Roman"/>
          <w:color w:val="CCCCCC"/>
          <w:sz w:val="21"/>
          <w:szCs w:val="21"/>
          <w:lang w:val="en-US"/>
        </w:rPr>
      </w:pPr>
      <w:r w:rsidRPr="00D77E5A">
        <w:rPr>
          <w:rFonts w:ascii="Consolas" w:eastAsia="Times New Roman" w:hAnsi="Consolas" w:cs="Times New Roman"/>
          <w:color w:val="CCCCCC"/>
          <w:sz w:val="21"/>
          <w:szCs w:val="21"/>
          <w:lang w:val="en-US"/>
        </w:rPr>
        <w:t xml:space="preserve">    </w:t>
      </w:r>
      <w:r w:rsidRPr="00D77E5A">
        <w:rPr>
          <w:rFonts w:ascii="Consolas" w:eastAsia="Times New Roman" w:hAnsi="Consolas" w:cs="Times New Roman"/>
          <w:color w:val="C586C0"/>
          <w:sz w:val="21"/>
          <w:szCs w:val="21"/>
          <w:lang w:val="en-US"/>
        </w:rPr>
        <w:t>case</w:t>
      </w:r>
      <w:r w:rsidRPr="00D77E5A">
        <w:rPr>
          <w:rFonts w:ascii="Consolas" w:eastAsia="Times New Roman" w:hAnsi="Consolas" w:cs="Times New Roman"/>
          <w:color w:val="CCCCCC"/>
          <w:sz w:val="21"/>
          <w:szCs w:val="21"/>
          <w:lang w:val="en-US"/>
        </w:rPr>
        <w:t xml:space="preserve"> </w:t>
      </w:r>
      <w:r w:rsidRPr="00D77E5A">
        <w:rPr>
          <w:rFonts w:ascii="Consolas" w:eastAsia="Times New Roman" w:hAnsi="Consolas" w:cs="Times New Roman"/>
          <w:color w:val="CE9178"/>
          <w:sz w:val="21"/>
          <w:szCs w:val="21"/>
          <w:lang w:val="en-US"/>
        </w:rPr>
        <w:t>'+'</w:t>
      </w:r>
      <w:r w:rsidRPr="00D77E5A">
        <w:rPr>
          <w:rFonts w:ascii="Consolas" w:eastAsia="Times New Roman" w:hAnsi="Consolas" w:cs="Times New Roman"/>
          <w:color w:val="CCCCCC"/>
          <w:sz w:val="21"/>
          <w:szCs w:val="21"/>
          <w:lang w:val="en-US"/>
        </w:rPr>
        <w:t>:</w:t>
      </w:r>
    </w:p>
    <w:p w14:paraId="4513590E" w14:textId="77777777" w:rsidR="00D77E5A" w:rsidRPr="00D77E5A" w:rsidRDefault="00D77E5A" w:rsidP="00D77E5A">
      <w:pPr>
        <w:shd w:val="clear" w:color="auto" w:fill="1F1F1F"/>
        <w:spacing w:after="0" w:line="285" w:lineRule="atLeast"/>
        <w:rPr>
          <w:rFonts w:ascii="Consolas" w:eastAsia="Times New Roman" w:hAnsi="Consolas" w:cs="Times New Roman"/>
          <w:color w:val="CCCCCC"/>
          <w:sz w:val="21"/>
          <w:szCs w:val="21"/>
          <w:lang w:val="en-US"/>
        </w:rPr>
      </w:pPr>
      <w:r w:rsidRPr="00D77E5A">
        <w:rPr>
          <w:rFonts w:ascii="Consolas" w:eastAsia="Times New Roman" w:hAnsi="Consolas" w:cs="Times New Roman"/>
          <w:color w:val="CCCCCC"/>
          <w:sz w:val="21"/>
          <w:szCs w:val="21"/>
          <w:lang w:val="en-US"/>
        </w:rPr>
        <w:t xml:space="preserve">    </w:t>
      </w:r>
      <w:r w:rsidRPr="00D77E5A">
        <w:rPr>
          <w:rFonts w:ascii="Consolas" w:eastAsia="Times New Roman" w:hAnsi="Consolas" w:cs="Times New Roman"/>
          <w:color w:val="C586C0"/>
          <w:sz w:val="21"/>
          <w:szCs w:val="21"/>
          <w:lang w:val="en-US"/>
        </w:rPr>
        <w:t>case</w:t>
      </w:r>
      <w:r w:rsidRPr="00D77E5A">
        <w:rPr>
          <w:rFonts w:ascii="Consolas" w:eastAsia="Times New Roman" w:hAnsi="Consolas" w:cs="Times New Roman"/>
          <w:color w:val="CCCCCC"/>
          <w:sz w:val="21"/>
          <w:szCs w:val="21"/>
          <w:lang w:val="en-US"/>
        </w:rPr>
        <w:t xml:space="preserve"> </w:t>
      </w:r>
      <w:r w:rsidRPr="00D77E5A">
        <w:rPr>
          <w:rFonts w:ascii="Consolas" w:eastAsia="Times New Roman" w:hAnsi="Consolas" w:cs="Times New Roman"/>
          <w:color w:val="CE9178"/>
          <w:sz w:val="21"/>
          <w:szCs w:val="21"/>
          <w:lang w:val="en-US"/>
        </w:rPr>
        <w:t>'-'</w:t>
      </w:r>
      <w:r w:rsidRPr="00D77E5A">
        <w:rPr>
          <w:rFonts w:ascii="Consolas" w:eastAsia="Times New Roman" w:hAnsi="Consolas" w:cs="Times New Roman"/>
          <w:color w:val="CCCCCC"/>
          <w:sz w:val="21"/>
          <w:szCs w:val="21"/>
          <w:lang w:val="en-US"/>
        </w:rPr>
        <w:t>:</w:t>
      </w:r>
    </w:p>
    <w:p w14:paraId="124C4262" w14:textId="77777777" w:rsidR="00D77E5A" w:rsidRPr="00D77E5A" w:rsidRDefault="00D77E5A" w:rsidP="00D77E5A">
      <w:pPr>
        <w:shd w:val="clear" w:color="auto" w:fill="1F1F1F"/>
        <w:spacing w:after="0" w:line="285" w:lineRule="atLeast"/>
        <w:rPr>
          <w:rFonts w:ascii="Consolas" w:eastAsia="Times New Roman" w:hAnsi="Consolas" w:cs="Times New Roman"/>
          <w:color w:val="CCCCCC"/>
          <w:sz w:val="21"/>
          <w:szCs w:val="21"/>
          <w:lang w:val="en-US"/>
        </w:rPr>
      </w:pPr>
      <w:r w:rsidRPr="00D77E5A">
        <w:rPr>
          <w:rFonts w:ascii="Consolas" w:eastAsia="Times New Roman" w:hAnsi="Consolas" w:cs="Times New Roman"/>
          <w:color w:val="CCCCCC"/>
          <w:sz w:val="21"/>
          <w:szCs w:val="21"/>
          <w:lang w:val="en-US"/>
        </w:rPr>
        <w:t xml:space="preserve">        </w:t>
      </w:r>
      <w:r w:rsidRPr="00D77E5A">
        <w:rPr>
          <w:rFonts w:ascii="Consolas" w:eastAsia="Times New Roman" w:hAnsi="Consolas" w:cs="Times New Roman"/>
          <w:color w:val="C586C0"/>
          <w:sz w:val="21"/>
          <w:szCs w:val="21"/>
          <w:lang w:val="en-US"/>
        </w:rPr>
        <w:t>return</w:t>
      </w:r>
      <w:r w:rsidRPr="00D77E5A">
        <w:rPr>
          <w:rFonts w:ascii="Consolas" w:eastAsia="Times New Roman" w:hAnsi="Consolas" w:cs="Times New Roman"/>
          <w:color w:val="CCCCCC"/>
          <w:sz w:val="21"/>
          <w:szCs w:val="21"/>
          <w:lang w:val="en-US"/>
        </w:rPr>
        <w:t xml:space="preserve"> </w:t>
      </w:r>
      <w:proofErr w:type="gramStart"/>
      <w:r w:rsidRPr="00D77E5A">
        <w:rPr>
          <w:rFonts w:ascii="Consolas" w:eastAsia="Times New Roman" w:hAnsi="Consolas" w:cs="Times New Roman"/>
          <w:color w:val="569CD6"/>
          <w:sz w:val="21"/>
          <w:szCs w:val="21"/>
          <w:lang w:val="en-US"/>
        </w:rPr>
        <w:t>true</w:t>
      </w:r>
      <w:r w:rsidRPr="00D77E5A">
        <w:rPr>
          <w:rFonts w:ascii="Consolas" w:eastAsia="Times New Roman" w:hAnsi="Consolas" w:cs="Times New Roman"/>
          <w:color w:val="CCCCCC"/>
          <w:sz w:val="21"/>
          <w:szCs w:val="21"/>
          <w:lang w:val="en-US"/>
        </w:rPr>
        <w:t>;</w:t>
      </w:r>
      <w:proofErr w:type="gramEnd"/>
    </w:p>
    <w:p w14:paraId="129B6A58" w14:textId="77777777" w:rsidR="00D77E5A" w:rsidRPr="00D77E5A" w:rsidRDefault="00D77E5A" w:rsidP="00D77E5A">
      <w:pPr>
        <w:shd w:val="clear" w:color="auto" w:fill="1F1F1F"/>
        <w:spacing w:after="0" w:line="285" w:lineRule="atLeast"/>
        <w:rPr>
          <w:rFonts w:ascii="Consolas" w:eastAsia="Times New Roman" w:hAnsi="Consolas" w:cs="Times New Roman"/>
          <w:color w:val="CCCCCC"/>
          <w:sz w:val="21"/>
          <w:szCs w:val="21"/>
          <w:lang w:val="en-US"/>
        </w:rPr>
      </w:pPr>
      <w:r w:rsidRPr="00D77E5A">
        <w:rPr>
          <w:rFonts w:ascii="Consolas" w:eastAsia="Times New Roman" w:hAnsi="Consolas" w:cs="Times New Roman"/>
          <w:color w:val="CCCCCC"/>
          <w:sz w:val="21"/>
          <w:szCs w:val="21"/>
          <w:lang w:val="en-US"/>
        </w:rPr>
        <w:t xml:space="preserve">    </w:t>
      </w:r>
      <w:r w:rsidRPr="00D77E5A">
        <w:rPr>
          <w:rFonts w:ascii="Consolas" w:eastAsia="Times New Roman" w:hAnsi="Consolas" w:cs="Times New Roman"/>
          <w:color w:val="C586C0"/>
          <w:sz w:val="21"/>
          <w:szCs w:val="21"/>
          <w:lang w:val="en-US"/>
        </w:rPr>
        <w:t>default</w:t>
      </w:r>
      <w:r w:rsidRPr="00D77E5A">
        <w:rPr>
          <w:rFonts w:ascii="Consolas" w:eastAsia="Times New Roman" w:hAnsi="Consolas" w:cs="Times New Roman"/>
          <w:color w:val="CCCCCC"/>
          <w:sz w:val="21"/>
          <w:szCs w:val="21"/>
          <w:lang w:val="en-US"/>
        </w:rPr>
        <w:t>:</w:t>
      </w:r>
    </w:p>
    <w:p w14:paraId="6F4B630B" w14:textId="77777777" w:rsidR="00D77E5A" w:rsidRPr="00D77E5A" w:rsidRDefault="00D77E5A" w:rsidP="00D77E5A">
      <w:pPr>
        <w:shd w:val="clear" w:color="auto" w:fill="1F1F1F"/>
        <w:spacing w:after="0" w:line="285" w:lineRule="atLeast"/>
        <w:rPr>
          <w:rFonts w:ascii="Consolas" w:eastAsia="Times New Roman" w:hAnsi="Consolas" w:cs="Times New Roman"/>
          <w:color w:val="CCCCCC"/>
          <w:sz w:val="21"/>
          <w:szCs w:val="21"/>
          <w:lang w:val="en-US"/>
        </w:rPr>
      </w:pPr>
      <w:r w:rsidRPr="00D77E5A">
        <w:rPr>
          <w:rFonts w:ascii="Consolas" w:eastAsia="Times New Roman" w:hAnsi="Consolas" w:cs="Times New Roman"/>
          <w:color w:val="CCCCCC"/>
          <w:sz w:val="21"/>
          <w:szCs w:val="21"/>
          <w:lang w:val="en-US"/>
        </w:rPr>
        <w:t xml:space="preserve">        </w:t>
      </w:r>
      <w:r w:rsidRPr="00D77E5A">
        <w:rPr>
          <w:rFonts w:ascii="Consolas" w:eastAsia="Times New Roman" w:hAnsi="Consolas" w:cs="Times New Roman"/>
          <w:color w:val="C586C0"/>
          <w:sz w:val="21"/>
          <w:szCs w:val="21"/>
          <w:lang w:val="en-US"/>
        </w:rPr>
        <w:t>return</w:t>
      </w:r>
      <w:r w:rsidRPr="00D77E5A">
        <w:rPr>
          <w:rFonts w:ascii="Consolas" w:eastAsia="Times New Roman" w:hAnsi="Consolas" w:cs="Times New Roman"/>
          <w:color w:val="CCCCCC"/>
          <w:sz w:val="21"/>
          <w:szCs w:val="21"/>
          <w:lang w:val="en-US"/>
        </w:rPr>
        <w:t xml:space="preserve"> </w:t>
      </w:r>
      <w:proofErr w:type="gramStart"/>
      <w:r w:rsidRPr="00D77E5A">
        <w:rPr>
          <w:rFonts w:ascii="Consolas" w:eastAsia="Times New Roman" w:hAnsi="Consolas" w:cs="Times New Roman"/>
          <w:color w:val="569CD6"/>
          <w:sz w:val="21"/>
          <w:szCs w:val="21"/>
          <w:lang w:val="en-US"/>
        </w:rPr>
        <w:t>false</w:t>
      </w:r>
      <w:r w:rsidRPr="00D77E5A">
        <w:rPr>
          <w:rFonts w:ascii="Consolas" w:eastAsia="Times New Roman" w:hAnsi="Consolas" w:cs="Times New Roman"/>
          <w:color w:val="CCCCCC"/>
          <w:sz w:val="21"/>
          <w:szCs w:val="21"/>
          <w:lang w:val="en-US"/>
        </w:rPr>
        <w:t>;</w:t>
      </w:r>
      <w:proofErr w:type="gramEnd"/>
    </w:p>
    <w:p w14:paraId="3A239C3A" w14:textId="77777777" w:rsidR="00D77E5A" w:rsidRPr="00D77E5A" w:rsidRDefault="00D77E5A" w:rsidP="00D77E5A">
      <w:pPr>
        <w:shd w:val="clear" w:color="auto" w:fill="1F1F1F"/>
        <w:spacing w:after="0" w:line="285" w:lineRule="atLeast"/>
        <w:rPr>
          <w:rFonts w:ascii="Consolas" w:eastAsia="Times New Roman" w:hAnsi="Consolas" w:cs="Times New Roman"/>
          <w:color w:val="CCCCCC"/>
          <w:sz w:val="21"/>
          <w:szCs w:val="21"/>
          <w:lang w:val="en-US"/>
        </w:rPr>
      </w:pPr>
      <w:r w:rsidRPr="00D77E5A">
        <w:rPr>
          <w:rFonts w:ascii="Consolas" w:eastAsia="Times New Roman" w:hAnsi="Consolas" w:cs="Times New Roman"/>
          <w:color w:val="CCCCCC"/>
          <w:sz w:val="21"/>
          <w:szCs w:val="21"/>
          <w:lang w:val="en-US"/>
        </w:rPr>
        <w:t>    }</w:t>
      </w:r>
    </w:p>
    <w:p w14:paraId="45A9E214" w14:textId="2EC3C410" w:rsidR="00D77E5A" w:rsidRPr="00D77E5A" w:rsidRDefault="00D77E5A" w:rsidP="00D77E5A">
      <w:pPr>
        <w:shd w:val="clear" w:color="auto" w:fill="1F1F1F"/>
        <w:spacing w:after="0" w:line="285" w:lineRule="atLeast"/>
        <w:rPr>
          <w:rFonts w:ascii="Consolas" w:eastAsia="Times New Roman" w:hAnsi="Consolas" w:cs="Times New Roman"/>
          <w:color w:val="CCCCCC"/>
          <w:sz w:val="21"/>
          <w:szCs w:val="21"/>
          <w:lang w:val="en-US"/>
        </w:rPr>
      </w:pPr>
      <w:r w:rsidRPr="00D77E5A">
        <w:rPr>
          <w:rFonts w:ascii="Consolas" w:eastAsia="Times New Roman" w:hAnsi="Consolas" w:cs="Times New Roman"/>
          <w:color w:val="CCCCCC"/>
          <w:sz w:val="21"/>
          <w:szCs w:val="21"/>
          <w:lang w:val="en-US"/>
        </w:rPr>
        <w:t>}</w:t>
      </w:r>
    </w:p>
    <w:p w14:paraId="55FF9D5D" w14:textId="284A4DF9" w:rsidR="006331B3" w:rsidRDefault="006331B3" w:rsidP="00675B05">
      <w:pPr>
        <w:pStyle w:val="Heading2"/>
      </w:pPr>
      <w:proofErr w:type="spellStart"/>
      <w:r>
        <w:t>parse_number</w:t>
      </w:r>
      <w:proofErr w:type="spellEnd"/>
    </w:p>
    <w:p w14:paraId="5B44B43E" w14:textId="6337984D" w:rsidR="006331B3" w:rsidRDefault="00C50FB6" w:rsidP="006331B3">
      <w:r>
        <w:t xml:space="preserve">This function </w:t>
      </w:r>
      <w:r w:rsidR="00441B71">
        <w:t>parses a number given a text input</w:t>
      </w:r>
      <w:r w:rsidR="00FF6DF3">
        <w:t xml:space="preserve">. An optional argument can be passed in which is the </w:t>
      </w:r>
      <w:r w:rsidR="00C608AC">
        <w:t>last character after parsing the number if the text input was valid.</w:t>
      </w:r>
      <w:r w:rsidR="00BE5CF9">
        <w:t xml:space="preserve"> This function </w:t>
      </w:r>
      <w:r w:rsidR="001D090F">
        <w:t>returns false in the case of invalid input, infinity values, or nan values.</w:t>
      </w:r>
    </w:p>
    <w:p w14:paraId="6F5B44ED" w14:textId="0DFDF573" w:rsidR="002A566F" w:rsidRPr="006331B3" w:rsidRDefault="002A566F" w:rsidP="006331B3">
      <w:r>
        <w:t>The time complexity of this function is O(n) where n is the number of characters parsed</w:t>
      </w:r>
      <w:r w:rsidR="00975605">
        <w:t xml:space="preserve"> when calling </w:t>
      </w:r>
      <w:proofErr w:type="spellStart"/>
      <w:r w:rsidR="00975605">
        <w:t>strtof</w:t>
      </w:r>
      <w:proofErr w:type="spellEnd"/>
      <w:r w:rsidR="00975605">
        <w:t>.</w:t>
      </w:r>
    </w:p>
    <w:p w14:paraId="2168ED9D" w14:textId="67CD9CA7" w:rsidR="001F4390" w:rsidRDefault="0004198F" w:rsidP="00675B05">
      <w:pPr>
        <w:pStyle w:val="Heading2"/>
      </w:pPr>
      <w:proofErr w:type="spellStart"/>
      <w:r>
        <w:t>cell_update_display_num</w:t>
      </w:r>
      <w:proofErr w:type="spellEnd"/>
    </w:p>
    <w:p w14:paraId="41230DB9" w14:textId="663058DA" w:rsidR="006331B3" w:rsidRDefault="0004198F" w:rsidP="0004198F">
      <w:r>
        <w:t xml:space="preserve">This function is used to update the </w:t>
      </w:r>
      <w:proofErr w:type="spellStart"/>
      <w:r w:rsidR="00DC5B8F">
        <w:t>cell_</w:t>
      </w:r>
      <w:proofErr w:type="gramStart"/>
      <w:r w:rsidR="00DC5B8F">
        <w:t>t</w:t>
      </w:r>
      <w:proofErr w:type="spellEnd"/>
      <w:r w:rsidR="00DC5B8F">
        <w:t>::</w:t>
      </w:r>
      <w:proofErr w:type="spellStart"/>
      <w:proofErr w:type="gramEnd"/>
      <w:r>
        <w:t>text</w:t>
      </w:r>
      <w:r w:rsidR="00DC5B8F">
        <w:t>_display</w:t>
      </w:r>
      <w:proofErr w:type="spellEnd"/>
      <w:r>
        <w:t xml:space="preserve"> of a cell based on the </w:t>
      </w:r>
      <w:r w:rsidR="00DC5B8F">
        <w:t xml:space="preserve">value of </w:t>
      </w:r>
      <w:proofErr w:type="spellStart"/>
      <w:r w:rsidR="00DC5B8F">
        <w:t>cell_t</w:t>
      </w:r>
      <w:proofErr w:type="spellEnd"/>
      <w:r w:rsidR="00DC5B8F">
        <w:t>::num.</w:t>
      </w:r>
      <w:r w:rsidR="00583D3A">
        <w:t xml:space="preserve"> This function was made </w:t>
      </w:r>
      <w:r w:rsidR="00C94B84">
        <w:t>so that if</w:t>
      </w:r>
      <w:r w:rsidR="00583D3A">
        <w:t xml:space="preserve"> the </w:t>
      </w:r>
      <w:r w:rsidR="00A403EB" w:rsidRPr="00A403EB">
        <w:rPr>
          <w:i/>
          <w:iCs/>
        </w:rPr>
        <w:t>number</w:t>
      </w:r>
      <w:r w:rsidR="00A403EB">
        <w:t xml:space="preserve"> type</w:t>
      </w:r>
      <w:r w:rsidR="00D12404">
        <w:t xml:space="preserve"> is expanded to</w:t>
      </w:r>
      <w:r w:rsidR="00A403EB">
        <w:t xml:space="preserve"> not just </w:t>
      </w:r>
      <w:r w:rsidR="00D12404">
        <w:t xml:space="preserve">be </w:t>
      </w:r>
      <w:r w:rsidR="00A403EB">
        <w:t>an alias for a float, but instead of a</w:t>
      </w:r>
      <w:r w:rsidR="008904BD">
        <w:t xml:space="preserve"> struct for perhaps an arbitrary precision number</w:t>
      </w:r>
      <w:r w:rsidR="0012466A">
        <w:t xml:space="preserve"> it easy to expand the types of number that can be </w:t>
      </w:r>
      <w:r w:rsidR="00D12404">
        <w:t>displayed</w:t>
      </w:r>
      <w:r w:rsidR="0012466A">
        <w:t xml:space="preserve"> in a cell or </w:t>
      </w:r>
      <w:r w:rsidR="00D12404">
        <w:t xml:space="preserve">even </w:t>
      </w:r>
      <w:r w:rsidR="0012466A">
        <w:t xml:space="preserve">optionally </w:t>
      </w:r>
      <w:r w:rsidR="00C94B84">
        <w:t>specify the level of precision desired to be shown</w:t>
      </w:r>
      <w:r w:rsidR="003F3757">
        <w:t xml:space="preserve"> instead of just a fixed 1 decimal place</w:t>
      </w:r>
      <w:r w:rsidR="00C94B84">
        <w:t>.</w:t>
      </w:r>
      <w:r w:rsidR="003A3604">
        <w:t xml:space="preserve"> See </w:t>
      </w:r>
      <w:proofErr w:type="spellStart"/>
      <w:r w:rsidR="003A3604">
        <w:t>model.c</w:t>
      </w:r>
      <w:proofErr w:type="spellEnd"/>
      <w:r w:rsidR="003A3604">
        <w:t xml:space="preserve"> for the function implementation</w:t>
      </w:r>
      <w:r w:rsidR="006331B3">
        <w:t>.</w:t>
      </w:r>
    </w:p>
    <w:p w14:paraId="6E4D66BC" w14:textId="06ACE3DF" w:rsidR="008B4267" w:rsidRDefault="008B4267" w:rsidP="0004198F">
      <w:r>
        <w:t xml:space="preserve">The time complexity of this function is </w:t>
      </w:r>
      <m:oMath>
        <m:r>
          <w:rPr>
            <w:rFonts w:ascii="Cambria Math" w:hAnsi="Cambria Math"/>
          </w:rPr>
          <m:t>O(CELL_DISPLAY_WIDTH)</m:t>
        </m:r>
      </m:oMath>
      <w:r w:rsidR="005778B0">
        <w:t xml:space="preserve"> since snprintf </w:t>
      </w:r>
      <w:r w:rsidR="00FC24E2">
        <w:t xml:space="preserve">writes </w:t>
      </w:r>
      <w:r w:rsidR="00067542">
        <w:t>at most CELL</w:t>
      </w:r>
      <w:r w:rsidR="00FC24E2">
        <w:t xml:space="preserve">_DISPLAY_WIDTH characters from the format string to the </w:t>
      </w:r>
      <w:proofErr w:type="spellStart"/>
      <w:r w:rsidR="00FC24E2">
        <w:t>text_display</w:t>
      </w:r>
      <w:proofErr w:type="spellEnd"/>
      <w:r w:rsidR="00071473">
        <w:t xml:space="preserve"> and then pads the rest of </w:t>
      </w:r>
      <w:proofErr w:type="spellStart"/>
      <w:r w:rsidR="00071473">
        <w:t>text_display</w:t>
      </w:r>
      <w:proofErr w:type="spellEnd"/>
      <w:r w:rsidR="00071473">
        <w:t xml:space="preserve"> with null characters.</w:t>
      </w:r>
    </w:p>
    <w:p w14:paraId="47B22210" w14:textId="30EA5039" w:rsidR="00C97DA3" w:rsidRDefault="00C97DA3" w:rsidP="00C97DA3">
      <w:pPr>
        <w:pStyle w:val="Heading2"/>
      </w:pPr>
      <w:proofErr w:type="spellStart"/>
      <w:r>
        <w:t>update_cell</w:t>
      </w:r>
      <w:proofErr w:type="spellEnd"/>
    </w:p>
    <w:p w14:paraId="4A5045C4" w14:textId="647B4729" w:rsidR="001221E8" w:rsidRPr="001221E8" w:rsidRDefault="001221E8" w:rsidP="001221E8">
      <w:r>
        <w:t xml:space="preserve">This is the function that </w:t>
      </w:r>
      <w:r w:rsidR="007F0BE3">
        <w:t xml:space="preserve">recomputes the values in a cell based on its current </w:t>
      </w:r>
      <w:proofErr w:type="spellStart"/>
      <w:r w:rsidR="007F0BE3">
        <w:t>text_input</w:t>
      </w:r>
      <w:proofErr w:type="spellEnd"/>
      <w:r w:rsidR="007F0BE3">
        <w:t>.</w:t>
      </w:r>
    </w:p>
    <w:p w14:paraId="56E38C2D" w14:textId="75F9D7C8" w:rsidR="00BA567E" w:rsidRDefault="00FD12C3" w:rsidP="00C97DA3">
      <w:r>
        <w:t xml:space="preserve">If the </w:t>
      </w:r>
      <w:proofErr w:type="spellStart"/>
      <w:r w:rsidR="00F80C50">
        <w:t>new_input</w:t>
      </w:r>
      <w:proofErr w:type="spellEnd"/>
      <w:r w:rsidR="00F80C50">
        <w:t xml:space="preserve"> is false, </w:t>
      </w:r>
      <w:r w:rsidR="00BA567E">
        <w:t xml:space="preserve">this function takes O(n) time </w:t>
      </w:r>
      <w:r>
        <w:t>where n is the number of characters in the input</w:t>
      </w:r>
      <w:r w:rsidR="00EE668F">
        <w:t xml:space="preserve">. There is additional runtime for </w:t>
      </w:r>
      <w:r w:rsidR="0060409A">
        <w:t>re</w:t>
      </w:r>
      <w:r w:rsidR="00EE668F">
        <w:t>setting the display text</w:t>
      </w:r>
      <w:r w:rsidR="005538E8">
        <w:t xml:space="preserve">, however that is </w:t>
      </w:r>
      <w:proofErr w:type="gramStart"/>
      <w:r w:rsidR="005538E8">
        <w:t>O(</w:t>
      </w:r>
      <w:proofErr w:type="gramEnd"/>
      <w:r w:rsidR="005538E8">
        <w:t xml:space="preserve">1) since CELL_DISPLAY_WIDTH is </w:t>
      </w:r>
      <w:r w:rsidR="00E10727">
        <w:t xml:space="preserve">taken to be </w:t>
      </w:r>
      <w:r w:rsidR="005538E8">
        <w:t>a constant.</w:t>
      </w:r>
    </w:p>
    <w:p w14:paraId="2E935099" w14:textId="3F7C0B08" w:rsidR="000A5DC6" w:rsidRDefault="00C76006" w:rsidP="00C97DA3">
      <w:r>
        <w:t>If the cell contains new input, then all its parents are removed</w:t>
      </w:r>
      <w:r w:rsidR="00FD11C2">
        <w:t xml:space="preserve"> which takes </w:t>
      </w:r>
      <w:r w:rsidR="00FD12C3">
        <w:t xml:space="preserve">an additional </w:t>
      </w:r>
      <w:r w:rsidR="00FD11C2">
        <w:t>O(m) time where m is the number of parents.</w:t>
      </w:r>
      <w:r w:rsidR="006B74FA">
        <w:t xml:space="preserve"> </w:t>
      </w:r>
      <w:r w:rsidR="00F80C50">
        <w:t xml:space="preserve"> So then the time complexity becomes </w:t>
      </w:r>
      <w:proofErr w:type="gramStart"/>
      <w:r w:rsidR="00F80C50">
        <w:t>O(</w:t>
      </w:r>
      <w:proofErr w:type="gramEnd"/>
      <w:r w:rsidR="00F80C50">
        <w:t>m + n).</w:t>
      </w:r>
    </w:p>
    <w:p w14:paraId="2402ED6B" w14:textId="755C2FFB" w:rsidR="000A5DC6" w:rsidRDefault="000A5DC6" w:rsidP="00C97DA3">
      <w:r>
        <w:t xml:space="preserve">The removal of parents </w:t>
      </w:r>
      <w:r w:rsidR="00A47833">
        <w:t xml:space="preserve">done here in O(m) time is accomplished by the use of storing </w:t>
      </w:r>
      <w:r w:rsidR="0021428C">
        <w:t xml:space="preserve">both the cell and position in the </w:t>
      </w:r>
      <w:r w:rsidR="0021428C">
        <w:rPr>
          <w:b/>
          <w:bCs/>
          <w:i/>
          <w:iCs/>
        </w:rPr>
        <w:t>parents</w:t>
      </w:r>
      <w:r w:rsidR="0021428C">
        <w:t xml:space="preserve"> and </w:t>
      </w:r>
      <w:r w:rsidR="0021428C">
        <w:rPr>
          <w:b/>
          <w:bCs/>
          <w:i/>
          <w:iCs/>
        </w:rPr>
        <w:t>children</w:t>
      </w:r>
      <w:r w:rsidR="0021428C">
        <w:t xml:space="preserve"> arrays </w:t>
      </w:r>
      <w:r w:rsidR="000D0A0E">
        <w:t xml:space="preserve">which enables constant time lookups up the current cell in its </w:t>
      </w:r>
      <w:proofErr w:type="gramStart"/>
      <w:r w:rsidR="000D0A0E" w:rsidRPr="000D0A0E">
        <w:rPr>
          <w:b/>
          <w:bCs/>
          <w:i/>
          <w:iCs/>
        </w:rPr>
        <w:t>parents</w:t>
      </w:r>
      <w:proofErr w:type="gramEnd"/>
      <w:r w:rsidR="000D0A0E" w:rsidRPr="000D0A0E">
        <w:rPr>
          <w:b/>
          <w:bCs/>
          <w:i/>
          <w:iCs/>
        </w:rPr>
        <w:t xml:space="preserve"> children</w:t>
      </w:r>
      <w:r w:rsidR="000D0A0E">
        <w:t xml:space="preserve"> arrays.</w:t>
      </w:r>
    </w:p>
    <w:p w14:paraId="07B997D4" w14:textId="633F9C0A" w:rsidR="009357BF" w:rsidRDefault="009357BF" w:rsidP="00C97DA3">
      <w:r>
        <w:lastRenderedPageBreak/>
        <w:t xml:space="preserve">If the </w:t>
      </w:r>
      <w:proofErr w:type="spellStart"/>
      <w:r w:rsidR="002D57DE">
        <w:t>text_input</w:t>
      </w:r>
      <w:proofErr w:type="spellEnd"/>
      <w:r w:rsidR="002D57DE">
        <w:t xml:space="preserve"> does not start with an ‘=’ then the function ends early.</w:t>
      </w:r>
    </w:p>
    <w:p w14:paraId="68F429F1" w14:textId="77777777" w:rsidR="00C7795B" w:rsidRDefault="002D57DE" w:rsidP="00C97DA3">
      <w:r>
        <w:t xml:space="preserve">If the </w:t>
      </w:r>
      <w:proofErr w:type="spellStart"/>
      <w:r>
        <w:t>text_input</w:t>
      </w:r>
      <w:proofErr w:type="spellEnd"/>
      <w:r>
        <w:t xml:space="preserve"> did start with </w:t>
      </w:r>
      <w:proofErr w:type="spellStart"/>
      <w:r>
        <w:t>with</w:t>
      </w:r>
      <w:proofErr w:type="spellEnd"/>
      <w:r>
        <w:t xml:space="preserve"> an ‘=’ then the </w:t>
      </w:r>
      <w:r w:rsidR="00FE32D6">
        <w:t>last for-loop</w:t>
      </w:r>
      <w:r w:rsidR="00105671">
        <w:t xml:space="preserve"> runs,</w:t>
      </w:r>
      <w:r w:rsidR="00FE32D6">
        <w:t xml:space="preserve"> and the formula is parsed. As each valid cell reference is identified the parent </w:t>
      </w:r>
      <w:r w:rsidR="00C7795B">
        <w:t xml:space="preserve">child relationship is added. </w:t>
      </w:r>
    </w:p>
    <w:p w14:paraId="40C8B001" w14:textId="1DD573FF" w:rsidR="002C2091" w:rsidRPr="0021428C" w:rsidRDefault="00C7795B" w:rsidP="00C97DA3">
      <w:r>
        <w:t>Invalid numbers</w:t>
      </w:r>
      <w:r w:rsidR="003F435C">
        <w:t>, characters</w:t>
      </w:r>
      <w:r w:rsidR="00D029FD">
        <w:t xml:space="preserve"> or cell references cause the loop to exit </w:t>
      </w:r>
      <w:proofErr w:type="gramStart"/>
      <w:r w:rsidR="00D029FD">
        <w:t>early</w:t>
      </w:r>
      <w:proofErr w:type="gramEnd"/>
      <w:r w:rsidR="00D029FD">
        <w:t xml:space="preserve"> and those errors have the highest priority.</w:t>
      </w:r>
      <w:r w:rsidR="003F435C">
        <w:t xml:space="preserve"> If the referenced cell is not of type number, then the error is set to </w:t>
      </w:r>
      <w:r w:rsidR="004E4B56">
        <w:t>say that the cell is referencing not a number (</w:t>
      </w:r>
      <w:proofErr w:type="gramStart"/>
      <w:r w:rsidR="004E4B56">
        <w:t>ERR:REFNAN</w:t>
      </w:r>
      <w:proofErr w:type="gramEnd"/>
      <w:r w:rsidR="004E4B56">
        <w:t xml:space="preserve">). </w:t>
      </w:r>
      <w:r w:rsidR="008613E6">
        <w:t>In this case the formula calculation continues so that the remaining parents can be calculated</w:t>
      </w:r>
      <w:r w:rsidR="00805E17">
        <w:t xml:space="preserve"> and perhaps those parents would lead to a circular dependency</w:t>
      </w:r>
      <w:r w:rsidR="00EB0B39">
        <w:t xml:space="preserve"> which I have decided is a more important error to display</w:t>
      </w:r>
      <w:r w:rsidR="002C2091">
        <w:t>.</w:t>
      </w:r>
    </w:p>
    <w:p w14:paraId="4DAAFE47" w14:textId="38EE1A04" w:rsidR="00675B05" w:rsidRDefault="00675B05" w:rsidP="00675B05">
      <w:pPr>
        <w:pStyle w:val="Heading2"/>
      </w:pPr>
      <w:r>
        <w:t>table</w:t>
      </w:r>
    </w:p>
    <w:p w14:paraId="69ACE8FE" w14:textId="4D962CBD" w:rsidR="00A2286A" w:rsidRDefault="00A2286A" w:rsidP="00A2286A">
      <w:r>
        <w:t xml:space="preserve">This is </w:t>
      </w:r>
      <w:r w:rsidR="001E3474">
        <w:t>the 2D static array that stores all the cells in the spreadsheet</w:t>
      </w:r>
      <w:r w:rsidR="00B10B6C">
        <w:t>. Initialization is below:</w:t>
      </w:r>
    </w:p>
    <w:p w14:paraId="6AFECD77" w14:textId="77777777" w:rsidR="001E3474" w:rsidRPr="001E3474" w:rsidRDefault="001E3474" w:rsidP="001E3474">
      <w:pPr>
        <w:shd w:val="clear" w:color="auto" w:fill="1F1F1F"/>
        <w:spacing w:after="0" w:line="285" w:lineRule="atLeast"/>
        <w:rPr>
          <w:rFonts w:ascii="Consolas" w:eastAsia="Times New Roman" w:hAnsi="Consolas" w:cs="Times New Roman"/>
          <w:color w:val="CCCCCC"/>
          <w:sz w:val="21"/>
          <w:szCs w:val="21"/>
          <w:lang w:val="en-US"/>
        </w:rPr>
      </w:pPr>
      <w:r w:rsidRPr="001E3474">
        <w:rPr>
          <w:rFonts w:ascii="Consolas" w:eastAsia="Times New Roman" w:hAnsi="Consolas" w:cs="Times New Roman"/>
          <w:color w:val="6A9955"/>
          <w:sz w:val="21"/>
          <w:szCs w:val="21"/>
          <w:lang w:val="en-US"/>
        </w:rPr>
        <w:t>// Stores all the cells in the spreadsheet.</w:t>
      </w:r>
    </w:p>
    <w:p w14:paraId="5698AE23" w14:textId="271560F0" w:rsidR="001E3474" w:rsidRPr="001E3474" w:rsidRDefault="001E3474" w:rsidP="001E3474">
      <w:pPr>
        <w:shd w:val="clear" w:color="auto" w:fill="1F1F1F"/>
        <w:spacing w:after="0" w:line="285" w:lineRule="atLeast"/>
        <w:rPr>
          <w:rFonts w:ascii="Consolas" w:eastAsia="Times New Roman" w:hAnsi="Consolas" w:cs="Times New Roman"/>
          <w:color w:val="CCCCCC"/>
          <w:sz w:val="21"/>
          <w:szCs w:val="21"/>
          <w:lang w:val="en-US"/>
        </w:rPr>
      </w:pPr>
      <w:r w:rsidRPr="001E3474">
        <w:rPr>
          <w:rFonts w:ascii="Consolas" w:eastAsia="Times New Roman" w:hAnsi="Consolas" w:cs="Times New Roman"/>
          <w:color w:val="569CD6"/>
          <w:sz w:val="21"/>
          <w:szCs w:val="21"/>
          <w:lang w:val="en-US"/>
        </w:rPr>
        <w:t>static</w:t>
      </w:r>
      <w:r w:rsidRPr="001E3474">
        <w:rPr>
          <w:rFonts w:ascii="Consolas" w:eastAsia="Times New Roman" w:hAnsi="Consolas" w:cs="Times New Roman"/>
          <w:color w:val="CCCCCC"/>
          <w:sz w:val="21"/>
          <w:szCs w:val="21"/>
          <w:lang w:val="en-US"/>
        </w:rPr>
        <w:t xml:space="preserve"> </w:t>
      </w:r>
      <w:proofErr w:type="spellStart"/>
      <w:r w:rsidRPr="001E3474">
        <w:rPr>
          <w:rFonts w:ascii="Consolas" w:eastAsia="Times New Roman" w:hAnsi="Consolas" w:cs="Times New Roman"/>
          <w:color w:val="4EC9B0"/>
          <w:sz w:val="21"/>
          <w:szCs w:val="21"/>
          <w:lang w:val="en-US"/>
        </w:rPr>
        <w:t>cell_t</w:t>
      </w:r>
      <w:proofErr w:type="spellEnd"/>
      <w:r w:rsidRPr="001E3474">
        <w:rPr>
          <w:rFonts w:ascii="Consolas" w:eastAsia="Times New Roman" w:hAnsi="Consolas" w:cs="Times New Roman"/>
          <w:color w:val="CCCCCC"/>
          <w:sz w:val="21"/>
          <w:szCs w:val="21"/>
          <w:lang w:val="en-US"/>
        </w:rPr>
        <w:t xml:space="preserve"> </w:t>
      </w:r>
      <w:proofErr w:type="gramStart"/>
      <w:r w:rsidRPr="001E3474">
        <w:rPr>
          <w:rFonts w:ascii="Consolas" w:eastAsia="Times New Roman" w:hAnsi="Consolas" w:cs="Times New Roman"/>
          <w:color w:val="9CDCFE"/>
          <w:sz w:val="21"/>
          <w:szCs w:val="21"/>
          <w:lang w:val="en-US"/>
        </w:rPr>
        <w:t>table</w:t>
      </w:r>
      <w:r w:rsidRPr="001E3474">
        <w:rPr>
          <w:rFonts w:ascii="Consolas" w:eastAsia="Times New Roman" w:hAnsi="Consolas" w:cs="Times New Roman"/>
          <w:color w:val="CCCCCC"/>
          <w:sz w:val="21"/>
          <w:szCs w:val="21"/>
          <w:lang w:val="en-US"/>
        </w:rPr>
        <w:t>[</w:t>
      </w:r>
      <w:proofErr w:type="gramEnd"/>
      <w:r w:rsidRPr="001E3474">
        <w:rPr>
          <w:rFonts w:ascii="Consolas" w:eastAsia="Times New Roman" w:hAnsi="Consolas" w:cs="Times New Roman"/>
          <w:color w:val="569CD6"/>
          <w:sz w:val="21"/>
          <w:szCs w:val="21"/>
          <w:lang w:val="en-US"/>
        </w:rPr>
        <w:t>NUM_ROWS</w:t>
      </w:r>
      <w:r w:rsidRPr="001E3474">
        <w:rPr>
          <w:rFonts w:ascii="Consolas" w:eastAsia="Times New Roman" w:hAnsi="Consolas" w:cs="Times New Roman"/>
          <w:color w:val="CCCCCC"/>
          <w:sz w:val="21"/>
          <w:szCs w:val="21"/>
          <w:lang w:val="en-US"/>
        </w:rPr>
        <w:t>][</w:t>
      </w:r>
      <w:r w:rsidRPr="001E3474">
        <w:rPr>
          <w:rFonts w:ascii="Consolas" w:eastAsia="Times New Roman" w:hAnsi="Consolas" w:cs="Times New Roman"/>
          <w:color w:val="569CD6"/>
          <w:sz w:val="21"/>
          <w:szCs w:val="21"/>
          <w:lang w:val="en-US"/>
        </w:rPr>
        <w:t>NUM_COLS</w:t>
      </w:r>
      <w:r w:rsidRPr="001E3474">
        <w:rPr>
          <w:rFonts w:ascii="Consolas" w:eastAsia="Times New Roman" w:hAnsi="Consolas" w:cs="Times New Roman"/>
          <w:color w:val="CCCCCC"/>
          <w:sz w:val="21"/>
          <w:szCs w:val="21"/>
          <w:lang w:val="en-US"/>
        </w:rPr>
        <w:t>];</w:t>
      </w:r>
    </w:p>
    <w:p w14:paraId="3869396C" w14:textId="73275C9F" w:rsidR="0096560D" w:rsidRDefault="003A2F87" w:rsidP="003A2F87">
      <w:pPr>
        <w:pStyle w:val="Heading2"/>
      </w:pPr>
      <w:proofErr w:type="spellStart"/>
      <w:r>
        <w:t>model_init</w:t>
      </w:r>
      <w:proofErr w:type="spellEnd"/>
    </w:p>
    <w:p w14:paraId="0A98456A" w14:textId="435948BC" w:rsidR="003A2F87" w:rsidRDefault="00973885" w:rsidP="003A2F87">
      <w:pPr>
        <w:rPr>
          <w:rFonts w:eastAsiaTheme="minorEastAsia"/>
        </w:rPr>
      </w:pPr>
      <w:r>
        <w:t xml:space="preserve">Time complexity is </w:t>
      </w:r>
      <m:oMath>
        <m:r>
          <w:rPr>
            <w:rFonts w:ascii="Cambria Math" w:hAnsi="Cambria Math"/>
          </w:rPr>
          <m:t>O(NUM_ROWS *NUM_COLS</m:t>
        </m:r>
        <m:r>
          <w:rPr>
            <w:rFonts w:ascii="Cambria Math" w:eastAsiaTheme="minorEastAsia" w:hAnsi="Cambria Math"/>
          </w:rPr>
          <m:t>)</m:t>
        </m:r>
      </m:oMath>
      <w:r w:rsidR="00B74A9D">
        <w:rPr>
          <w:rFonts w:eastAsiaTheme="minorEastAsia"/>
        </w:rPr>
        <w:t xml:space="preserve"> since there are two nested loops, the outer loop iterates from </w:t>
      </w:r>
      <m:oMath>
        <m:r>
          <w:rPr>
            <w:rFonts w:ascii="Cambria Math" w:eastAsiaTheme="minorEastAsia" w:hAnsi="Cambria Math"/>
          </w:rPr>
          <m:t>0</m:t>
        </m:r>
      </m:oMath>
      <w:r w:rsidR="00B74A9D">
        <w:rPr>
          <w:rFonts w:eastAsiaTheme="minorEastAsia"/>
        </w:rPr>
        <w:t xml:space="preserve"> to </w:t>
      </w:r>
      <m:oMath>
        <m:r>
          <w:rPr>
            <w:rFonts w:ascii="Cambria Math" w:eastAsiaTheme="minorEastAsia" w:hAnsi="Cambria Math"/>
          </w:rPr>
          <m:t>NUM_ROWS -1</m:t>
        </m:r>
      </m:oMath>
      <w:r w:rsidR="004F27C9">
        <w:rPr>
          <w:rFonts w:eastAsiaTheme="minorEastAsia"/>
        </w:rPr>
        <w:t xml:space="preserve"> and the inner loop iterates from </w:t>
      </w:r>
      <m:oMath>
        <m:r>
          <w:rPr>
            <w:rFonts w:ascii="Cambria Math" w:eastAsiaTheme="minorEastAsia" w:hAnsi="Cambria Math"/>
          </w:rPr>
          <m:t>0</m:t>
        </m:r>
      </m:oMath>
      <w:r w:rsidR="004F27C9">
        <w:rPr>
          <w:rFonts w:eastAsiaTheme="minorEastAsia"/>
        </w:rPr>
        <w:t xml:space="preserve"> to </w:t>
      </w:r>
      <m:oMath>
        <m:r>
          <w:rPr>
            <w:rFonts w:ascii="Cambria Math" w:eastAsiaTheme="minorEastAsia" w:hAnsi="Cambria Math"/>
          </w:rPr>
          <m:t>NUM_COLS -1</m:t>
        </m:r>
      </m:oMath>
      <w:r w:rsidR="00DB6478">
        <w:rPr>
          <w:rFonts w:eastAsiaTheme="minorEastAsia"/>
        </w:rPr>
        <w:t>.</w:t>
      </w:r>
    </w:p>
    <w:p w14:paraId="3D324FD3" w14:textId="29D01184" w:rsidR="00DB6478" w:rsidRDefault="00DB6478" w:rsidP="003A2F87">
      <w:pPr>
        <w:rPr>
          <w:rFonts w:eastAsiaTheme="minorEastAsia"/>
        </w:rPr>
      </w:pPr>
      <w:r>
        <w:rPr>
          <w:rFonts w:eastAsiaTheme="minorEastAsia"/>
        </w:rPr>
        <w:t xml:space="preserve">In this function I initialize </w:t>
      </w:r>
      <w:r w:rsidR="004F27C9">
        <w:rPr>
          <w:rFonts w:eastAsiaTheme="minorEastAsia"/>
        </w:rPr>
        <w:t>each cell in the spreadsheet</w:t>
      </w:r>
      <w:r w:rsidR="001B6AC8">
        <w:rPr>
          <w:rFonts w:eastAsiaTheme="minorEastAsia"/>
        </w:rPr>
        <w:t xml:space="preserve"> to an empty state. I decided that an empty cell had a </w:t>
      </w:r>
      <w:proofErr w:type="spellStart"/>
      <w:r w:rsidR="001B6AC8">
        <w:rPr>
          <w:rFonts w:eastAsiaTheme="minorEastAsia"/>
        </w:rPr>
        <w:t>data_type</w:t>
      </w:r>
      <w:proofErr w:type="spellEnd"/>
      <w:r w:rsidR="00FC55E4">
        <w:rPr>
          <w:rFonts w:eastAsiaTheme="minorEastAsia"/>
        </w:rPr>
        <w:t xml:space="preserve"> STRING and the input and display texts were empty strings.</w:t>
      </w:r>
    </w:p>
    <w:p w14:paraId="6BF60903" w14:textId="37DE935A" w:rsidR="00867578" w:rsidRDefault="00540EEB" w:rsidP="00540EEB">
      <w:pPr>
        <w:pStyle w:val="Heading2"/>
      </w:pPr>
      <w:proofErr w:type="spellStart"/>
      <w:r>
        <w:t>get_textual_</w:t>
      </w:r>
      <w:proofErr w:type="gramStart"/>
      <w:r>
        <w:t>value</w:t>
      </w:r>
      <w:proofErr w:type="spellEnd"/>
      <w:proofErr w:type="gramEnd"/>
    </w:p>
    <w:p w14:paraId="6C408550" w14:textId="469C3F6C" w:rsidR="00423D8A" w:rsidRDefault="00540EEB" w:rsidP="00540EEB">
      <w:r>
        <w:t xml:space="preserve">This function was implemented </w:t>
      </w:r>
      <w:r w:rsidR="00423D8A">
        <w:t xml:space="preserve">as a single return statement: </w:t>
      </w:r>
    </w:p>
    <w:p w14:paraId="04A0813B" w14:textId="77777777" w:rsidR="00423D8A" w:rsidRPr="00423D8A" w:rsidRDefault="00423D8A" w:rsidP="00423D8A">
      <w:pPr>
        <w:shd w:val="clear" w:color="auto" w:fill="1F1F1F"/>
        <w:spacing w:after="0" w:line="285" w:lineRule="atLeast"/>
        <w:rPr>
          <w:rFonts w:ascii="Consolas" w:eastAsia="Times New Roman" w:hAnsi="Consolas" w:cs="Times New Roman"/>
          <w:color w:val="CCCCCC"/>
          <w:sz w:val="21"/>
          <w:szCs w:val="21"/>
          <w:lang w:val="en-US"/>
        </w:rPr>
      </w:pPr>
      <w:r w:rsidRPr="00423D8A">
        <w:rPr>
          <w:rFonts w:ascii="Consolas" w:eastAsia="Times New Roman" w:hAnsi="Consolas" w:cs="Times New Roman"/>
          <w:color w:val="569CD6"/>
          <w:sz w:val="21"/>
          <w:szCs w:val="21"/>
          <w:lang w:val="en-US"/>
        </w:rPr>
        <w:t>char</w:t>
      </w:r>
      <w:r w:rsidRPr="00423D8A">
        <w:rPr>
          <w:rFonts w:ascii="Consolas" w:eastAsia="Times New Roman" w:hAnsi="Consolas" w:cs="Times New Roman"/>
          <w:color w:val="CCCCCC"/>
          <w:sz w:val="21"/>
          <w:szCs w:val="21"/>
          <w:lang w:val="en-US"/>
        </w:rPr>
        <w:t xml:space="preserve"> </w:t>
      </w:r>
      <w:r w:rsidRPr="00423D8A">
        <w:rPr>
          <w:rFonts w:ascii="Consolas" w:eastAsia="Times New Roman" w:hAnsi="Consolas" w:cs="Times New Roman"/>
          <w:color w:val="D4D4D4"/>
          <w:sz w:val="21"/>
          <w:szCs w:val="21"/>
          <w:lang w:val="en-US"/>
        </w:rPr>
        <w:t>*</w:t>
      </w:r>
      <w:proofErr w:type="spellStart"/>
      <w:r w:rsidRPr="00423D8A">
        <w:rPr>
          <w:rFonts w:ascii="Consolas" w:eastAsia="Times New Roman" w:hAnsi="Consolas" w:cs="Times New Roman"/>
          <w:color w:val="DCDCAA"/>
          <w:sz w:val="21"/>
          <w:szCs w:val="21"/>
          <w:lang w:val="en-US"/>
        </w:rPr>
        <w:t>get_textual_</w:t>
      </w:r>
      <w:proofErr w:type="gramStart"/>
      <w:r w:rsidRPr="00423D8A">
        <w:rPr>
          <w:rFonts w:ascii="Consolas" w:eastAsia="Times New Roman" w:hAnsi="Consolas" w:cs="Times New Roman"/>
          <w:color w:val="DCDCAA"/>
          <w:sz w:val="21"/>
          <w:szCs w:val="21"/>
          <w:lang w:val="en-US"/>
        </w:rPr>
        <w:t>value</w:t>
      </w:r>
      <w:proofErr w:type="spellEnd"/>
      <w:r w:rsidRPr="00423D8A">
        <w:rPr>
          <w:rFonts w:ascii="Consolas" w:eastAsia="Times New Roman" w:hAnsi="Consolas" w:cs="Times New Roman"/>
          <w:color w:val="CCCCCC"/>
          <w:sz w:val="21"/>
          <w:szCs w:val="21"/>
          <w:lang w:val="en-US"/>
        </w:rPr>
        <w:t>(</w:t>
      </w:r>
      <w:proofErr w:type="gramEnd"/>
      <w:r w:rsidRPr="00423D8A">
        <w:rPr>
          <w:rFonts w:ascii="Consolas" w:eastAsia="Times New Roman" w:hAnsi="Consolas" w:cs="Times New Roman"/>
          <w:color w:val="4EC9B0"/>
          <w:sz w:val="21"/>
          <w:szCs w:val="21"/>
          <w:lang w:val="en-US"/>
        </w:rPr>
        <w:t>ROW</w:t>
      </w:r>
      <w:r w:rsidRPr="00423D8A">
        <w:rPr>
          <w:rFonts w:ascii="Consolas" w:eastAsia="Times New Roman" w:hAnsi="Consolas" w:cs="Times New Roman"/>
          <w:color w:val="CCCCCC"/>
          <w:sz w:val="21"/>
          <w:szCs w:val="21"/>
          <w:lang w:val="en-US"/>
        </w:rPr>
        <w:t xml:space="preserve"> </w:t>
      </w:r>
      <w:r w:rsidRPr="00423D8A">
        <w:rPr>
          <w:rFonts w:ascii="Consolas" w:eastAsia="Times New Roman" w:hAnsi="Consolas" w:cs="Times New Roman"/>
          <w:color w:val="9CDCFE"/>
          <w:sz w:val="21"/>
          <w:szCs w:val="21"/>
          <w:lang w:val="en-US"/>
        </w:rPr>
        <w:t>row</w:t>
      </w:r>
      <w:r w:rsidRPr="00423D8A">
        <w:rPr>
          <w:rFonts w:ascii="Consolas" w:eastAsia="Times New Roman" w:hAnsi="Consolas" w:cs="Times New Roman"/>
          <w:color w:val="CCCCCC"/>
          <w:sz w:val="21"/>
          <w:szCs w:val="21"/>
          <w:lang w:val="en-US"/>
        </w:rPr>
        <w:t xml:space="preserve">, </w:t>
      </w:r>
      <w:r w:rsidRPr="00423D8A">
        <w:rPr>
          <w:rFonts w:ascii="Consolas" w:eastAsia="Times New Roman" w:hAnsi="Consolas" w:cs="Times New Roman"/>
          <w:color w:val="4EC9B0"/>
          <w:sz w:val="21"/>
          <w:szCs w:val="21"/>
          <w:lang w:val="en-US"/>
        </w:rPr>
        <w:t>COL</w:t>
      </w:r>
      <w:r w:rsidRPr="00423D8A">
        <w:rPr>
          <w:rFonts w:ascii="Consolas" w:eastAsia="Times New Roman" w:hAnsi="Consolas" w:cs="Times New Roman"/>
          <w:color w:val="CCCCCC"/>
          <w:sz w:val="21"/>
          <w:szCs w:val="21"/>
          <w:lang w:val="en-US"/>
        </w:rPr>
        <w:t xml:space="preserve"> </w:t>
      </w:r>
      <w:r w:rsidRPr="00423D8A">
        <w:rPr>
          <w:rFonts w:ascii="Consolas" w:eastAsia="Times New Roman" w:hAnsi="Consolas" w:cs="Times New Roman"/>
          <w:color w:val="9CDCFE"/>
          <w:sz w:val="21"/>
          <w:szCs w:val="21"/>
          <w:lang w:val="en-US"/>
        </w:rPr>
        <w:t>col</w:t>
      </w:r>
      <w:r w:rsidRPr="00423D8A">
        <w:rPr>
          <w:rFonts w:ascii="Consolas" w:eastAsia="Times New Roman" w:hAnsi="Consolas" w:cs="Times New Roman"/>
          <w:color w:val="CCCCCC"/>
          <w:sz w:val="21"/>
          <w:szCs w:val="21"/>
          <w:lang w:val="en-US"/>
        </w:rPr>
        <w:t>)</w:t>
      </w:r>
    </w:p>
    <w:p w14:paraId="1C8A78B2" w14:textId="77777777" w:rsidR="00423D8A" w:rsidRPr="00423D8A" w:rsidRDefault="00423D8A" w:rsidP="00423D8A">
      <w:pPr>
        <w:shd w:val="clear" w:color="auto" w:fill="1F1F1F"/>
        <w:spacing w:after="0" w:line="285" w:lineRule="atLeast"/>
        <w:rPr>
          <w:rFonts w:ascii="Consolas" w:eastAsia="Times New Roman" w:hAnsi="Consolas" w:cs="Times New Roman"/>
          <w:color w:val="CCCCCC"/>
          <w:sz w:val="21"/>
          <w:szCs w:val="21"/>
          <w:lang w:val="en-US"/>
        </w:rPr>
      </w:pPr>
      <w:r w:rsidRPr="00423D8A">
        <w:rPr>
          <w:rFonts w:ascii="Consolas" w:eastAsia="Times New Roman" w:hAnsi="Consolas" w:cs="Times New Roman"/>
          <w:color w:val="CCCCCC"/>
          <w:sz w:val="21"/>
          <w:szCs w:val="21"/>
          <w:lang w:val="en-US"/>
        </w:rPr>
        <w:t>{</w:t>
      </w:r>
    </w:p>
    <w:p w14:paraId="07450A5A" w14:textId="77777777" w:rsidR="00423D8A" w:rsidRPr="00423D8A" w:rsidRDefault="00423D8A" w:rsidP="00423D8A">
      <w:pPr>
        <w:shd w:val="clear" w:color="auto" w:fill="1F1F1F"/>
        <w:spacing w:after="0" w:line="285" w:lineRule="atLeast"/>
        <w:rPr>
          <w:rFonts w:ascii="Consolas" w:eastAsia="Times New Roman" w:hAnsi="Consolas" w:cs="Times New Roman"/>
          <w:color w:val="CCCCCC"/>
          <w:sz w:val="21"/>
          <w:szCs w:val="21"/>
          <w:lang w:val="en-US"/>
        </w:rPr>
      </w:pPr>
      <w:r w:rsidRPr="00423D8A">
        <w:rPr>
          <w:rFonts w:ascii="Consolas" w:eastAsia="Times New Roman" w:hAnsi="Consolas" w:cs="Times New Roman"/>
          <w:color w:val="CCCCCC"/>
          <w:sz w:val="21"/>
          <w:szCs w:val="21"/>
          <w:lang w:val="en-US"/>
        </w:rPr>
        <w:t xml:space="preserve">    </w:t>
      </w:r>
      <w:r w:rsidRPr="00423D8A">
        <w:rPr>
          <w:rFonts w:ascii="Consolas" w:eastAsia="Times New Roman" w:hAnsi="Consolas" w:cs="Times New Roman"/>
          <w:color w:val="C586C0"/>
          <w:sz w:val="21"/>
          <w:szCs w:val="21"/>
          <w:lang w:val="en-US"/>
        </w:rPr>
        <w:t>return</w:t>
      </w:r>
      <w:r w:rsidRPr="00423D8A">
        <w:rPr>
          <w:rFonts w:ascii="Consolas" w:eastAsia="Times New Roman" w:hAnsi="Consolas" w:cs="Times New Roman"/>
          <w:color w:val="CCCCCC"/>
          <w:sz w:val="21"/>
          <w:szCs w:val="21"/>
          <w:lang w:val="en-US"/>
        </w:rPr>
        <w:t xml:space="preserve"> </w:t>
      </w:r>
      <w:proofErr w:type="spellStart"/>
      <w:r w:rsidRPr="00423D8A">
        <w:rPr>
          <w:rFonts w:ascii="Consolas" w:eastAsia="Times New Roman" w:hAnsi="Consolas" w:cs="Times New Roman"/>
          <w:color w:val="DCDCAA"/>
          <w:sz w:val="21"/>
          <w:szCs w:val="21"/>
          <w:lang w:val="en-US"/>
        </w:rPr>
        <w:t>strdup</w:t>
      </w:r>
      <w:proofErr w:type="spellEnd"/>
      <w:r w:rsidRPr="00423D8A">
        <w:rPr>
          <w:rFonts w:ascii="Consolas" w:eastAsia="Times New Roman" w:hAnsi="Consolas" w:cs="Times New Roman"/>
          <w:color w:val="CCCCCC"/>
          <w:sz w:val="21"/>
          <w:szCs w:val="21"/>
          <w:lang w:val="en-US"/>
        </w:rPr>
        <w:t>(</w:t>
      </w:r>
      <w:r w:rsidRPr="00423D8A">
        <w:rPr>
          <w:rFonts w:ascii="Consolas" w:eastAsia="Times New Roman" w:hAnsi="Consolas" w:cs="Times New Roman"/>
          <w:color w:val="9CDCFE"/>
          <w:sz w:val="21"/>
          <w:szCs w:val="21"/>
          <w:lang w:val="en-US"/>
        </w:rPr>
        <w:t>table</w:t>
      </w:r>
      <w:r w:rsidRPr="00423D8A">
        <w:rPr>
          <w:rFonts w:ascii="Consolas" w:eastAsia="Times New Roman" w:hAnsi="Consolas" w:cs="Times New Roman"/>
          <w:color w:val="CCCCCC"/>
          <w:sz w:val="21"/>
          <w:szCs w:val="21"/>
          <w:lang w:val="en-US"/>
        </w:rPr>
        <w:t>[</w:t>
      </w:r>
      <w:r w:rsidRPr="00423D8A">
        <w:rPr>
          <w:rFonts w:ascii="Consolas" w:eastAsia="Times New Roman" w:hAnsi="Consolas" w:cs="Times New Roman"/>
          <w:color w:val="9CDCFE"/>
          <w:sz w:val="21"/>
          <w:szCs w:val="21"/>
          <w:lang w:val="en-US"/>
        </w:rPr>
        <w:t>row</w:t>
      </w:r>
      <w:r w:rsidRPr="00423D8A">
        <w:rPr>
          <w:rFonts w:ascii="Consolas" w:eastAsia="Times New Roman" w:hAnsi="Consolas" w:cs="Times New Roman"/>
          <w:color w:val="CCCCCC"/>
          <w:sz w:val="21"/>
          <w:szCs w:val="21"/>
          <w:lang w:val="en-US"/>
        </w:rPr>
        <w:t>][</w:t>
      </w:r>
      <w:r w:rsidRPr="00423D8A">
        <w:rPr>
          <w:rFonts w:ascii="Consolas" w:eastAsia="Times New Roman" w:hAnsi="Consolas" w:cs="Times New Roman"/>
          <w:color w:val="9CDCFE"/>
          <w:sz w:val="21"/>
          <w:szCs w:val="21"/>
          <w:lang w:val="en-US"/>
        </w:rPr>
        <w:t>col</w:t>
      </w:r>
      <w:r w:rsidRPr="00423D8A">
        <w:rPr>
          <w:rFonts w:ascii="Consolas" w:eastAsia="Times New Roman" w:hAnsi="Consolas" w:cs="Times New Roman"/>
          <w:color w:val="CCCCCC"/>
          <w:sz w:val="21"/>
          <w:szCs w:val="21"/>
          <w:lang w:val="en-US"/>
        </w:rPr>
        <w:t>].</w:t>
      </w:r>
      <w:proofErr w:type="spellStart"/>
      <w:r w:rsidRPr="00423D8A">
        <w:rPr>
          <w:rFonts w:ascii="Consolas" w:eastAsia="Times New Roman" w:hAnsi="Consolas" w:cs="Times New Roman"/>
          <w:color w:val="9CDCFE"/>
          <w:sz w:val="21"/>
          <w:szCs w:val="21"/>
          <w:lang w:val="en-US"/>
        </w:rPr>
        <w:t>text_input</w:t>
      </w:r>
      <w:proofErr w:type="spellEnd"/>
      <w:proofErr w:type="gramStart"/>
      <w:r w:rsidRPr="00423D8A">
        <w:rPr>
          <w:rFonts w:ascii="Consolas" w:eastAsia="Times New Roman" w:hAnsi="Consolas" w:cs="Times New Roman"/>
          <w:color w:val="CCCCCC"/>
          <w:sz w:val="21"/>
          <w:szCs w:val="21"/>
          <w:lang w:val="en-US"/>
        </w:rPr>
        <w:t>);</w:t>
      </w:r>
      <w:proofErr w:type="gramEnd"/>
    </w:p>
    <w:p w14:paraId="0F02F383" w14:textId="17177DD3" w:rsidR="00423D8A" w:rsidRDefault="00423D8A" w:rsidP="00423D8A">
      <w:pPr>
        <w:shd w:val="clear" w:color="auto" w:fill="1F1F1F"/>
        <w:spacing w:after="0" w:line="285" w:lineRule="atLeast"/>
        <w:rPr>
          <w:rFonts w:ascii="Consolas" w:eastAsia="Times New Roman" w:hAnsi="Consolas" w:cs="Times New Roman"/>
          <w:color w:val="CCCCCC"/>
          <w:sz w:val="21"/>
          <w:szCs w:val="21"/>
          <w:lang w:val="en-US"/>
        </w:rPr>
      </w:pPr>
      <w:r w:rsidRPr="00423D8A">
        <w:rPr>
          <w:rFonts w:ascii="Consolas" w:eastAsia="Times New Roman" w:hAnsi="Consolas" w:cs="Times New Roman"/>
          <w:color w:val="CCCCCC"/>
          <w:sz w:val="21"/>
          <w:szCs w:val="21"/>
          <w:lang w:val="en-US"/>
        </w:rPr>
        <w:t>}</w:t>
      </w:r>
    </w:p>
    <w:p w14:paraId="52261D6F" w14:textId="77777777" w:rsidR="00AB472F" w:rsidRDefault="00AB472F" w:rsidP="00423D8A">
      <w:pPr>
        <w:shd w:val="clear" w:color="auto" w:fill="1F1F1F"/>
        <w:spacing w:after="0" w:line="285" w:lineRule="atLeast"/>
        <w:rPr>
          <w:rFonts w:ascii="Consolas" w:eastAsia="Times New Roman" w:hAnsi="Consolas" w:cs="Times New Roman"/>
          <w:color w:val="CCCCCC"/>
          <w:sz w:val="21"/>
          <w:szCs w:val="21"/>
          <w:lang w:val="en-US"/>
        </w:rPr>
      </w:pPr>
    </w:p>
    <w:p w14:paraId="1A0B7F01" w14:textId="1D1318FA" w:rsidR="00AB472F" w:rsidRDefault="0037532D" w:rsidP="00AB472F">
      <w:pPr>
        <w:rPr>
          <w:lang w:val="en-US"/>
        </w:rPr>
      </w:pPr>
      <w:r>
        <w:rPr>
          <w:lang w:val="en-US"/>
        </w:rPr>
        <w:t xml:space="preserve">See the doc comment in </w:t>
      </w:r>
      <w:proofErr w:type="spellStart"/>
      <w:r w:rsidR="00AB472F">
        <w:rPr>
          <w:lang w:val="en-US"/>
        </w:rPr>
        <w:t>model.h</w:t>
      </w:r>
      <w:proofErr w:type="spellEnd"/>
      <w:r w:rsidR="00AB472F">
        <w:rPr>
          <w:lang w:val="en-US"/>
        </w:rPr>
        <w:t xml:space="preserve"> </w:t>
      </w:r>
      <w:r>
        <w:rPr>
          <w:lang w:val="en-US"/>
        </w:rPr>
        <w:t>for more information.</w:t>
      </w:r>
    </w:p>
    <w:p w14:paraId="4CFC0988" w14:textId="23169512" w:rsidR="00C95C07" w:rsidRDefault="005538E8" w:rsidP="00C95C07">
      <w:pPr>
        <w:pStyle w:val="Heading2"/>
        <w:rPr>
          <w:rFonts w:eastAsia="Times New Roman"/>
          <w:lang w:val="en-US"/>
        </w:rPr>
      </w:pPr>
      <w:proofErr w:type="spellStart"/>
      <w:r>
        <w:rPr>
          <w:rFonts w:eastAsia="Times New Roman"/>
          <w:lang w:val="en-US"/>
        </w:rPr>
        <w:t>set_cell_</w:t>
      </w:r>
      <w:proofErr w:type="gramStart"/>
      <w:r>
        <w:rPr>
          <w:rFonts w:eastAsia="Times New Roman"/>
          <w:lang w:val="en-US"/>
        </w:rPr>
        <w:t>value</w:t>
      </w:r>
      <w:proofErr w:type="spellEnd"/>
      <w:proofErr w:type="gramEnd"/>
    </w:p>
    <w:p w14:paraId="2150DEE8" w14:textId="5DFD5EAC" w:rsidR="005538E8" w:rsidRDefault="005538E8" w:rsidP="005538E8">
      <w:pPr>
        <w:rPr>
          <w:lang w:val="en-US"/>
        </w:rPr>
      </w:pPr>
      <w:r>
        <w:rPr>
          <w:lang w:val="en-US"/>
        </w:rPr>
        <w:t xml:space="preserve">This is </w:t>
      </w:r>
      <w:r w:rsidR="00AF3951">
        <w:rPr>
          <w:lang w:val="en-US"/>
        </w:rPr>
        <w:t xml:space="preserve">a </w:t>
      </w:r>
      <w:r>
        <w:rPr>
          <w:lang w:val="en-US"/>
        </w:rPr>
        <w:t xml:space="preserve">function </w:t>
      </w:r>
      <w:r w:rsidR="00AF3951">
        <w:rPr>
          <w:lang w:val="en-US"/>
        </w:rPr>
        <w:t xml:space="preserve">which is called by the interface. This function updates the cell with the new input by calling </w:t>
      </w:r>
      <w:proofErr w:type="spellStart"/>
      <w:r w:rsidR="00AF3951">
        <w:rPr>
          <w:lang w:val="en-US"/>
        </w:rPr>
        <w:t>update_cell</w:t>
      </w:r>
      <w:proofErr w:type="spellEnd"/>
      <w:r w:rsidR="003663DC">
        <w:rPr>
          <w:lang w:val="en-US"/>
        </w:rPr>
        <w:t xml:space="preserve">. It also updates </w:t>
      </w:r>
      <w:proofErr w:type="gramStart"/>
      <w:r w:rsidR="003663DC">
        <w:rPr>
          <w:lang w:val="en-US"/>
        </w:rPr>
        <w:t>all of</w:t>
      </w:r>
      <w:proofErr w:type="gramEnd"/>
      <w:r w:rsidR="003663DC">
        <w:rPr>
          <w:lang w:val="en-US"/>
        </w:rPr>
        <w:t xml:space="preserve"> the cell’s </w:t>
      </w:r>
      <w:r w:rsidR="003663DC">
        <w:rPr>
          <w:b/>
          <w:bCs/>
          <w:i/>
          <w:iCs/>
          <w:lang w:val="en-US"/>
        </w:rPr>
        <w:t>descendants</w:t>
      </w:r>
      <w:r w:rsidR="003663DC">
        <w:rPr>
          <w:lang w:val="en-US"/>
        </w:rPr>
        <w:t xml:space="preserve"> using </w:t>
      </w:r>
      <w:r w:rsidR="005E3D44">
        <w:rPr>
          <w:lang w:val="en-US"/>
        </w:rPr>
        <w:t xml:space="preserve">an iterative version of </w:t>
      </w:r>
      <w:r w:rsidR="003663DC">
        <w:rPr>
          <w:lang w:val="en-US"/>
        </w:rPr>
        <w:t>the algorithm de</w:t>
      </w:r>
      <w:r w:rsidR="005E3D44">
        <w:rPr>
          <w:lang w:val="en-US"/>
        </w:rPr>
        <w:t xml:space="preserve">scribed towards the end of </w:t>
      </w:r>
      <w:r w:rsidR="00041161">
        <w:rPr>
          <w:lang w:val="en-US"/>
        </w:rPr>
        <w:t>the Design Proposal.</w:t>
      </w:r>
    </w:p>
    <w:p w14:paraId="672CBD42" w14:textId="3FFDF5C5" w:rsidR="005D1B87" w:rsidRPr="00B7432F" w:rsidRDefault="005D1B87" w:rsidP="005538E8">
      <w:pPr>
        <w:rPr>
          <w:lang w:val="en-US"/>
        </w:rPr>
      </w:pPr>
      <w:r>
        <w:rPr>
          <w:lang w:val="en-US"/>
        </w:rPr>
        <w:t>Let</w:t>
      </w:r>
      <w:r w:rsidR="00B7432F">
        <w:rPr>
          <w:lang w:val="en-US"/>
        </w:rPr>
        <w:t>’</w:t>
      </w:r>
      <w:r>
        <w:rPr>
          <w:lang w:val="en-US"/>
        </w:rPr>
        <w:t xml:space="preserve">s call the graph </w:t>
      </w:r>
      <w:r w:rsidR="002D60C0">
        <w:rPr>
          <w:lang w:val="en-US"/>
        </w:rPr>
        <w:t>representing the cell at (row, col)</w:t>
      </w:r>
      <w:r w:rsidR="00B7432F">
        <w:rPr>
          <w:lang w:val="en-US"/>
        </w:rPr>
        <w:t xml:space="preserve"> and </w:t>
      </w:r>
      <w:proofErr w:type="gramStart"/>
      <w:r w:rsidR="00B7432F">
        <w:rPr>
          <w:lang w:val="en-US"/>
        </w:rPr>
        <w:t>it’s</w:t>
      </w:r>
      <w:proofErr w:type="gramEnd"/>
      <w:r w:rsidR="00B7432F">
        <w:rPr>
          <w:lang w:val="en-US"/>
        </w:rPr>
        <w:t xml:space="preserve"> </w:t>
      </w:r>
      <w:r w:rsidR="00B7432F" w:rsidRPr="00B7432F">
        <w:rPr>
          <w:b/>
          <w:bCs/>
          <w:i/>
          <w:iCs/>
          <w:lang w:val="en-US"/>
        </w:rPr>
        <w:t>descendants</w:t>
      </w:r>
      <w:r w:rsidR="00B7432F">
        <w:rPr>
          <w:lang w:val="en-US"/>
        </w:rPr>
        <w:t xml:space="preserve"> be called </w:t>
      </w:r>
      <w:r w:rsidR="00B7432F">
        <w:rPr>
          <w:b/>
          <w:bCs/>
          <w:i/>
          <w:iCs/>
          <w:lang w:val="en-US"/>
        </w:rPr>
        <w:t>G</w:t>
      </w:r>
      <w:r w:rsidR="00B7432F">
        <w:rPr>
          <w:lang w:val="en-US"/>
        </w:rPr>
        <w:t>.</w:t>
      </w:r>
    </w:p>
    <w:p w14:paraId="67649C1C" w14:textId="7267C912" w:rsidR="00C95EE3" w:rsidRDefault="00C95EE3" w:rsidP="005538E8">
      <w:pPr>
        <w:rPr>
          <w:lang w:val="en-US"/>
        </w:rPr>
      </w:pPr>
      <w:r>
        <w:rPr>
          <w:lang w:val="en-US"/>
        </w:rPr>
        <w:t xml:space="preserve">The </w:t>
      </w:r>
      <w:r w:rsidR="00B73DD9">
        <w:rPr>
          <w:lang w:val="en-US"/>
        </w:rPr>
        <w:t xml:space="preserve">worst-case </w:t>
      </w:r>
      <w:r>
        <w:rPr>
          <w:lang w:val="en-US"/>
        </w:rPr>
        <w:t xml:space="preserve">time complexity of this function is </w:t>
      </w:r>
      <w:proofErr w:type="gramStart"/>
      <w:r>
        <w:rPr>
          <w:lang w:val="en-US"/>
        </w:rPr>
        <w:t>O(</w:t>
      </w:r>
      <w:proofErr w:type="spellStart"/>
      <w:proofErr w:type="gramEnd"/>
      <w:r w:rsidR="00994B39">
        <w:rPr>
          <w:lang w:val="en-US"/>
        </w:rPr>
        <w:t>n+</w:t>
      </w:r>
      <w:r w:rsidR="00ED6AD6">
        <w:rPr>
          <w:lang w:val="en-US"/>
        </w:rPr>
        <w:t>e</w:t>
      </w:r>
      <w:proofErr w:type="spellEnd"/>
      <w:r w:rsidR="00AA6E39">
        <w:rPr>
          <w:lang w:val="en-US"/>
        </w:rPr>
        <w:t xml:space="preserve"> + n</w:t>
      </w:r>
      <w:r>
        <w:rPr>
          <w:lang w:val="en-US"/>
        </w:rPr>
        <w:t xml:space="preserve">*m) where </w:t>
      </w:r>
      <w:r w:rsidR="00994B39">
        <w:rPr>
          <w:lang w:val="en-US"/>
        </w:rPr>
        <w:t xml:space="preserve">n is the number of nodes in the graph </w:t>
      </w:r>
      <w:r w:rsidR="0024609D">
        <w:rPr>
          <w:b/>
          <w:bCs/>
          <w:i/>
          <w:iCs/>
          <w:lang w:val="en-US"/>
        </w:rPr>
        <w:t>G</w:t>
      </w:r>
      <w:r w:rsidR="00D34C89">
        <w:rPr>
          <w:lang w:val="en-US"/>
        </w:rPr>
        <w:t xml:space="preserve"> </w:t>
      </w:r>
      <w:r w:rsidR="0024609D">
        <w:rPr>
          <w:lang w:val="en-US"/>
        </w:rPr>
        <w:t xml:space="preserve">and </w:t>
      </w:r>
      <w:r w:rsidR="00ED6AD6">
        <w:rPr>
          <w:lang w:val="en-US"/>
        </w:rPr>
        <w:t>e</w:t>
      </w:r>
      <w:r w:rsidR="0032209D">
        <w:rPr>
          <w:lang w:val="en-US"/>
        </w:rPr>
        <w:t xml:space="preserve"> is the number of </w:t>
      </w:r>
      <w:r w:rsidR="0032209D" w:rsidRPr="0032209D">
        <w:rPr>
          <w:b/>
          <w:bCs/>
          <w:lang w:val="en-US"/>
        </w:rPr>
        <w:t>parent-child</w:t>
      </w:r>
      <w:r w:rsidR="0032209D">
        <w:rPr>
          <w:lang w:val="en-US"/>
        </w:rPr>
        <w:t xml:space="preserve"> relationships</w:t>
      </w:r>
      <w:r w:rsidR="006B53EA">
        <w:rPr>
          <w:lang w:val="en-US"/>
        </w:rPr>
        <w:t xml:space="preserve"> (edges)</w:t>
      </w:r>
      <w:r w:rsidR="0032209D">
        <w:rPr>
          <w:lang w:val="en-US"/>
        </w:rPr>
        <w:t xml:space="preserve"> in the</w:t>
      </w:r>
      <w:r w:rsidR="0024609D">
        <w:rPr>
          <w:lang w:val="en-US"/>
        </w:rPr>
        <w:t xml:space="preserve"> graph </w:t>
      </w:r>
      <w:r w:rsidR="0024609D">
        <w:rPr>
          <w:b/>
          <w:bCs/>
          <w:i/>
          <w:iCs/>
          <w:lang w:val="en-US"/>
        </w:rPr>
        <w:t>G</w:t>
      </w:r>
      <w:r w:rsidR="0024609D">
        <w:rPr>
          <w:lang w:val="en-US"/>
        </w:rPr>
        <w:t>.</w:t>
      </w:r>
      <w:r w:rsidR="0032209D">
        <w:rPr>
          <w:lang w:val="en-US"/>
        </w:rPr>
        <w:t xml:space="preserve"> </w:t>
      </w:r>
      <w:r w:rsidR="0024609D">
        <w:rPr>
          <w:lang w:val="en-US"/>
        </w:rPr>
        <w:t>M</w:t>
      </w:r>
      <w:r w:rsidR="00D34C89">
        <w:rPr>
          <w:lang w:val="en-US"/>
        </w:rPr>
        <w:t xml:space="preserve"> is the </w:t>
      </w:r>
      <w:r w:rsidR="00B73DD9">
        <w:rPr>
          <w:lang w:val="en-US"/>
        </w:rPr>
        <w:t xml:space="preserve">worst-case </w:t>
      </w:r>
      <w:r w:rsidR="00D34C89">
        <w:rPr>
          <w:lang w:val="en-US"/>
        </w:rPr>
        <w:t xml:space="preserve">length of the input </w:t>
      </w:r>
      <w:r w:rsidR="00B73DD9">
        <w:rPr>
          <w:lang w:val="en-US"/>
        </w:rPr>
        <w:t>of to each cell in the spreadsheet.</w:t>
      </w:r>
    </w:p>
    <w:p w14:paraId="463926CE" w14:textId="7B096AB2" w:rsidR="00E370C2" w:rsidRDefault="008C43B9" w:rsidP="005538E8">
      <w:pPr>
        <w:rPr>
          <w:lang w:val="en-US"/>
        </w:rPr>
      </w:pPr>
      <w:r>
        <w:rPr>
          <w:lang w:val="en-US"/>
        </w:rPr>
        <w:t>Considering, t</w:t>
      </w:r>
      <w:r w:rsidR="00A97091">
        <w:rPr>
          <w:lang w:val="en-US"/>
        </w:rPr>
        <w:t>he pair of nested loops starting at line 314</w:t>
      </w:r>
      <w:r>
        <w:rPr>
          <w:lang w:val="en-US"/>
        </w:rPr>
        <w:t>, the outer for loop iterates</w:t>
      </w:r>
      <w:r w:rsidR="00BE4D67">
        <w:rPr>
          <w:lang w:val="en-US"/>
        </w:rPr>
        <w:t xml:space="preserve"> once</w:t>
      </w:r>
      <w:r>
        <w:rPr>
          <w:lang w:val="en-US"/>
        </w:rPr>
        <w:t xml:space="preserve"> </w:t>
      </w:r>
      <w:r w:rsidR="002D5FE5">
        <w:rPr>
          <w:lang w:val="en-US"/>
        </w:rPr>
        <w:t xml:space="preserve">for each </w:t>
      </w:r>
      <w:r w:rsidR="00487FA2">
        <w:rPr>
          <w:lang w:val="en-US"/>
        </w:rPr>
        <w:t>node in the graph, and once for each time a node is revisited</w:t>
      </w:r>
      <w:r w:rsidR="0018171C">
        <w:rPr>
          <w:lang w:val="en-US"/>
        </w:rPr>
        <w:t xml:space="preserve">. There are n nodes in the graph and each node </w:t>
      </w:r>
      <w:r w:rsidR="0018171C">
        <w:rPr>
          <w:lang w:val="en-US"/>
        </w:rPr>
        <w:lastRenderedPageBreak/>
        <w:t>gets revisited once for each of its</w:t>
      </w:r>
      <w:r w:rsidR="00922AAA">
        <w:rPr>
          <w:lang w:val="en-US"/>
        </w:rPr>
        <w:t xml:space="preserve"> children</w:t>
      </w:r>
      <w:r w:rsidR="0015430F">
        <w:rPr>
          <w:lang w:val="en-US"/>
        </w:rPr>
        <w:t xml:space="preserve">. The inner loop iterates </w:t>
      </w:r>
      <w:r w:rsidR="001327C5">
        <w:rPr>
          <w:lang w:val="en-US"/>
        </w:rPr>
        <w:t xml:space="preserve">over each child </w:t>
      </w:r>
      <w:r w:rsidR="00C6542B">
        <w:rPr>
          <w:lang w:val="en-US"/>
        </w:rPr>
        <w:t xml:space="preserve">of </w:t>
      </w:r>
      <w:r w:rsidR="00244E4A">
        <w:rPr>
          <w:lang w:val="en-US"/>
        </w:rPr>
        <w:t xml:space="preserve">a node </w:t>
      </w:r>
      <w:r w:rsidR="00AF30D3">
        <w:rPr>
          <w:lang w:val="en-US"/>
        </w:rPr>
        <w:t>only once</w:t>
      </w:r>
      <w:r w:rsidR="00F0750A">
        <w:rPr>
          <w:lang w:val="en-US"/>
        </w:rPr>
        <w:t xml:space="preserve"> during the entire process. So, the time complexity of the </w:t>
      </w:r>
      <w:r w:rsidR="00BA6475">
        <w:rPr>
          <w:lang w:val="en-US"/>
        </w:rPr>
        <w:t>nested loops running is O(</w:t>
      </w:r>
      <w:proofErr w:type="spellStart"/>
      <w:r w:rsidR="00BA6475">
        <w:rPr>
          <w:lang w:val="en-US"/>
        </w:rPr>
        <w:t>n+e</w:t>
      </w:r>
      <w:proofErr w:type="spellEnd"/>
      <w:r w:rsidR="00BA6475">
        <w:rPr>
          <w:lang w:val="en-US"/>
        </w:rPr>
        <w:t>)</w:t>
      </w:r>
      <w:r w:rsidR="0022249E">
        <w:rPr>
          <w:lang w:val="en-US"/>
        </w:rPr>
        <w:t>.</w:t>
      </w:r>
    </w:p>
    <w:p w14:paraId="7C9850EB" w14:textId="649B6B15" w:rsidR="0022249E" w:rsidRDefault="0022249E" w:rsidP="005538E8">
      <w:pPr>
        <w:rPr>
          <w:lang w:val="en-US"/>
        </w:rPr>
      </w:pPr>
      <w:r>
        <w:rPr>
          <w:lang w:val="en-US"/>
        </w:rPr>
        <w:t xml:space="preserve">Considering the last while loop where all the cells are updated. That loop iterates once for each node </w:t>
      </w:r>
      <w:r w:rsidR="005864DA">
        <w:rPr>
          <w:lang w:val="en-US"/>
        </w:rPr>
        <w:t>to be updated, and in the case where each node receives an update</w:t>
      </w:r>
      <w:r w:rsidR="002115E8">
        <w:rPr>
          <w:lang w:val="en-US"/>
        </w:rPr>
        <w:t xml:space="preserve"> each iteration takes O(m). So, the time complexity of running the final while loop is </w:t>
      </w:r>
      <w:r w:rsidR="0061267A">
        <w:rPr>
          <w:lang w:val="en-US"/>
        </w:rPr>
        <w:t>n*</w:t>
      </w:r>
      <w:r w:rsidR="002115E8">
        <w:rPr>
          <w:lang w:val="en-US"/>
        </w:rPr>
        <w:t>O(m)</w:t>
      </w:r>
      <w:r w:rsidR="0061267A">
        <w:rPr>
          <w:lang w:val="en-US"/>
        </w:rPr>
        <w:t xml:space="preserve"> = O(n*m).</w:t>
      </w:r>
    </w:p>
    <w:p w14:paraId="663AD4CD" w14:textId="5D999BB7" w:rsidR="0061267A" w:rsidRDefault="0061267A" w:rsidP="005538E8">
      <w:pPr>
        <w:rPr>
          <w:lang w:val="en-US"/>
        </w:rPr>
      </w:pPr>
      <w:r>
        <w:rPr>
          <w:lang w:val="en-US"/>
        </w:rPr>
        <w:t>Adding the two time complexities together</w:t>
      </w:r>
      <w:r w:rsidR="00AB1179">
        <w:rPr>
          <w:lang w:val="en-US"/>
        </w:rPr>
        <w:t xml:space="preserve"> we get O(</w:t>
      </w:r>
      <w:proofErr w:type="spellStart"/>
      <w:r w:rsidR="00AB1179">
        <w:rPr>
          <w:lang w:val="en-US"/>
        </w:rPr>
        <w:t>n+e</w:t>
      </w:r>
      <w:proofErr w:type="spellEnd"/>
      <w:r w:rsidR="00AB1179">
        <w:rPr>
          <w:lang w:val="en-US"/>
        </w:rPr>
        <w:t xml:space="preserve">) + O(n*m) = </w:t>
      </w:r>
      <w:proofErr w:type="gramStart"/>
      <w:r w:rsidR="00AB1179">
        <w:rPr>
          <w:lang w:val="en-US"/>
        </w:rPr>
        <w:t>O(</w:t>
      </w:r>
      <w:proofErr w:type="spellStart"/>
      <w:proofErr w:type="gramEnd"/>
      <w:r w:rsidR="00AB1179">
        <w:rPr>
          <w:lang w:val="en-US"/>
        </w:rPr>
        <w:t>n+e</w:t>
      </w:r>
      <w:proofErr w:type="spellEnd"/>
      <w:r w:rsidR="00AB1179">
        <w:rPr>
          <w:lang w:val="en-US"/>
        </w:rPr>
        <w:t xml:space="preserve"> + n*m)</w:t>
      </w:r>
      <w:r w:rsidR="00605595">
        <w:rPr>
          <w:lang w:val="en-US"/>
        </w:rPr>
        <w:t xml:space="preserve"> = O(n*(m + 1) + e) = O(n*m + e).</w:t>
      </w:r>
    </w:p>
    <w:p w14:paraId="1F0DC02F" w14:textId="13D7F929" w:rsidR="00434E0F" w:rsidRDefault="00434E0F" w:rsidP="005538E8">
      <w:pPr>
        <w:rPr>
          <w:lang w:val="en-US"/>
        </w:rPr>
      </w:pPr>
      <w:r>
        <w:rPr>
          <w:lang w:val="en-US"/>
        </w:rPr>
        <w:t xml:space="preserve">In this function I am also using a stack that stores pointers to </w:t>
      </w:r>
      <w:proofErr w:type="spellStart"/>
      <w:r>
        <w:rPr>
          <w:lang w:val="en-US"/>
        </w:rPr>
        <w:t>cell_t</w:t>
      </w:r>
      <w:proofErr w:type="spellEnd"/>
      <w:r>
        <w:rPr>
          <w:lang w:val="en-US"/>
        </w:rPr>
        <w:t xml:space="preserve">. This is the same stack that I programmed for </w:t>
      </w:r>
      <w:r w:rsidR="005F6A44">
        <w:rPr>
          <w:lang w:val="en-US"/>
        </w:rPr>
        <w:t>lab 3</w:t>
      </w:r>
      <w:r w:rsidR="00B25DE7">
        <w:rPr>
          <w:lang w:val="en-US"/>
        </w:rPr>
        <w:t xml:space="preserve">. I just modified the data type to be stored on the stack from char to </w:t>
      </w:r>
      <w:proofErr w:type="spellStart"/>
      <w:r w:rsidR="00B25DE7">
        <w:rPr>
          <w:lang w:val="en-US"/>
        </w:rPr>
        <w:t>cell_t</w:t>
      </w:r>
      <w:proofErr w:type="spellEnd"/>
      <w:r w:rsidR="00B25DE7">
        <w:rPr>
          <w:lang w:val="en-US"/>
        </w:rPr>
        <w:t>*.</w:t>
      </w:r>
    </w:p>
    <w:p w14:paraId="0CD25705" w14:textId="381EBDCC" w:rsidR="00E403AF" w:rsidRDefault="00E403AF" w:rsidP="00E403AF">
      <w:pPr>
        <w:pStyle w:val="Heading2"/>
        <w:rPr>
          <w:lang w:val="en-US"/>
        </w:rPr>
      </w:pPr>
      <w:proofErr w:type="spellStart"/>
      <w:r>
        <w:rPr>
          <w:lang w:val="en-US"/>
        </w:rPr>
        <w:t>stack_t</w:t>
      </w:r>
      <w:proofErr w:type="spellEnd"/>
    </w:p>
    <w:p w14:paraId="31703558" w14:textId="3469A31B" w:rsidR="00E403AF" w:rsidRPr="00E403AF" w:rsidRDefault="00E403AF" w:rsidP="00E403AF">
      <w:pPr>
        <w:rPr>
          <w:lang w:val="en-US"/>
        </w:rPr>
      </w:pPr>
      <w:r>
        <w:rPr>
          <w:lang w:val="en-US"/>
        </w:rPr>
        <w:t>This is the same stack that I implemented as the array-stack</w:t>
      </w:r>
      <w:r w:rsidR="00AB7E78">
        <w:rPr>
          <w:lang w:val="en-US"/>
        </w:rPr>
        <w:t xml:space="preserve"> in lab 3. It is just modified to st</w:t>
      </w:r>
      <w:r w:rsidR="00542A03">
        <w:rPr>
          <w:lang w:val="en-US"/>
        </w:rPr>
        <w:t xml:space="preserve">ore elements of type </w:t>
      </w:r>
      <w:proofErr w:type="spellStart"/>
      <w:r w:rsidR="00542A03">
        <w:rPr>
          <w:lang w:val="en-US"/>
        </w:rPr>
        <w:t>cell_t</w:t>
      </w:r>
      <w:proofErr w:type="spellEnd"/>
      <w:r w:rsidR="00542A03">
        <w:rPr>
          <w:lang w:val="en-US"/>
        </w:rPr>
        <w:t>* instead of char.</w:t>
      </w:r>
    </w:p>
    <w:p w14:paraId="21E11AB1" w14:textId="58B70A4C" w:rsidR="00E924D7" w:rsidRDefault="00E924D7" w:rsidP="00E924D7">
      <w:pPr>
        <w:pStyle w:val="Heading2"/>
        <w:rPr>
          <w:lang w:val="en-US"/>
        </w:rPr>
      </w:pPr>
      <w:r>
        <w:rPr>
          <w:lang w:val="en-US"/>
        </w:rPr>
        <w:t>How did I ensure that dynamically allocated memory was freed after use?</w:t>
      </w:r>
    </w:p>
    <w:p w14:paraId="5B21A256" w14:textId="6F463FD3" w:rsidR="00864365" w:rsidRDefault="00864365" w:rsidP="00E924D7">
      <w:pPr>
        <w:rPr>
          <w:lang w:val="en-US"/>
        </w:rPr>
      </w:pPr>
      <w:r>
        <w:rPr>
          <w:lang w:val="en-US"/>
        </w:rPr>
        <w:t xml:space="preserve">To ensure that there was no unnecessary </w:t>
      </w:r>
      <w:proofErr w:type="spellStart"/>
      <w:r>
        <w:rPr>
          <w:lang w:val="en-US"/>
        </w:rPr>
        <w:t>build up</w:t>
      </w:r>
      <w:proofErr w:type="spellEnd"/>
      <w:r>
        <w:rPr>
          <w:lang w:val="en-US"/>
        </w:rPr>
        <w:t xml:space="preserve"> of leaked memory during the running of the program I employed the following techniques:</w:t>
      </w:r>
    </w:p>
    <w:p w14:paraId="51EF696E" w14:textId="1456205B" w:rsidR="00864365" w:rsidRDefault="00864365" w:rsidP="00864365">
      <w:pPr>
        <w:pStyle w:val="ListParagraph"/>
        <w:numPr>
          <w:ilvl w:val="0"/>
          <w:numId w:val="35"/>
        </w:numPr>
        <w:rPr>
          <w:lang w:val="en-US"/>
        </w:rPr>
      </w:pPr>
      <w:r>
        <w:rPr>
          <w:lang w:val="en-US"/>
        </w:rPr>
        <w:t xml:space="preserve">Each time I initialized a </w:t>
      </w:r>
      <w:r w:rsidR="00144116">
        <w:rPr>
          <w:lang w:val="en-US"/>
        </w:rPr>
        <w:t xml:space="preserve">stack </w:t>
      </w:r>
      <w:r w:rsidR="00D84B32">
        <w:rPr>
          <w:lang w:val="en-US"/>
        </w:rPr>
        <w:t xml:space="preserve">by </w:t>
      </w:r>
      <w:r w:rsidR="00144116">
        <w:rPr>
          <w:lang w:val="en-US"/>
        </w:rPr>
        <w:t xml:space="preserve">calling </w:t>
      </w:r>
      <w:proofErr w:type="spellStart"/>
      <w:r w:rsidR="00144116">
        <w:rPr>
          <w:lang w:val="en-US"/>
        </w:rPr>
        <w:t>stack_new</w:t>
      </w:r>
      <w:proofErr w:type="spellEnd"/>
      <w:r w:rsidR="00144116">
        <w:rPr>
          <w:lang w:val="en-US"/>
        </w:rPr>
        <w:t xml:space="preserve">, I made sure to call </w:t>
      </w:r>
      <w:proofErr w:type="spellStart"/>
      <w:r w:rsidR="00144116">
        <w:rPr>
          <w:lang w:val="en-US"/>
        </w:rPr>
        <w:t>stack_free</w:t>
      </w:r>
      <w:proofErr w:type="spellEnd"/>
      <w:r w:rsidR="00144116">
        <w:rPr>
          <w:lang w:val="en-US"/>
        </w:rPr>
        <w:t xml:space="preserve"> in the same function call</w:t>
      </w:r>
      <w:r w:rsidR="00157ABE">
        <w:rPr>
          <w:lang w:val="en-US"/>
        </w:rPr>
        <w:t>.</w:t>
      </w:r>
    </w:p>
    <w:p w14:paraId="33C8E5A9" w14:textId="4468C5FB" w:rsidR="00D84B32" w:rsidRDefault="004078F2" w:rsidP="00864365">
      <w:pPr>
        <w:pStyle w:val="ListParagraph"/>
        <w:numPr>
          <w:ilvl w:val="0"/>
          <w:numId w:val="35"/>
        </w:numPr>
        <w:rPr>
          <w:lang w:val="en-US"/>
        </w:rPr>
      </w:pPr>
      <w:r>
        <w:rPr>
          <w:lang w:val="en-US"/>
        </w:rPr>
        <w:t xml:space="preserve">I the only time I allocated memory using malloc was for the </w:t>
      </w:r>
      <w:proofErr w:type="spellStart"/>
      <w:r>
        <w:rPr>
          <w:lang w:val="en-US"/>
        </w:rPr>
        <w:t>text_input</w:t>
      </w:r>
      <w:proofErr w:type="spellEnd"/>
      <w:r>
        <w:rPr>
          <w:lang w:val="en-US"/>
        </w:rPr>
        <w:t xml:space="preserve"> strings in </w:t>
      </w:r>
      <w:proofErr w:type="spellStart"/>
      <w:r>
        <w:rPr>
          <w:lang w:val="en-US"/>
        </w:rPr>
        <w:t>model_init</w:t>
      </w:r>
      <w:proofErr w:type="spellEnd"/>
      <w:r w:rsidR="00E14CED">
        <w:rPr>
          <w:lang w:val="en-US"/>
        </w:rPr>
        <w:t xml:space="preserve">, this is so that each </w:t>
      </w:r>
      <w:proofErr w:type="spellStart"/>
      <w:r w:rsidR="00E14CED">
        <w:rPr>
          <w:lang w:val="en-US"/>
        </w:rPr>
        <w:t>text_input</w:t>
      </w:r>
      <w:proofErr w:type="spellEnd"/>
      <w:r w:rsidR="00E14CED">
        <w:rPr>
          <w:lang w:val="en-US"/>
        </w:rPr>
        <w:t xml:space="preserve"> always contains an allocation to a </w:t>
      </w:r>
      <w:proofErr w:type="gramStart"/>
      <w:r w:rsidR="00E14CED">
        <w:rPr>
          <w:lang w:val="en-US"/>
        </w:rPr>
        <w:t>string</w:t>
      </w:r>
      <w:proofErr w:type="gramEnd"/>
    </w:p>
    <w:p w14:paraId="25B19953" w14:textId="491A913D" w:rsidR="00675E94" w:rsidRDefault="00675E94" w:rsidP="00864365">
      <w:pPr>
        <w:pStyle w:val="ListParagraph"/>
        <w:numPr>
          <w:ilvl w:val="0"/>
          <w:numId w:val="35"/>
        </w:numPr>
        <w:rPr>
          <w:lang w:val="en-US"/>
        </w:rPr>
      </w:pPr>
      <w:r>
        <w:rPr>
          <w:lang w:val="en-US"/>
        </w:rPr>
        <w:t xml:space="preserve">Each time </w:t>
      </w:r>
      <w:proofErr w:type="spellStart"/>
      <w:r>
        <w:rPr>
          <w:lang w:val="en-US"/>
        </w:rPr>
        <w:t>set_cell_value</w:t>
      </w:r>
      <w:proofErr w:type="spellEnd"/>
      <w:r>
        <w:rPr>
          <w:lang w:val="en-US"/>
        </w:rPr>
        <w:t xml:space="preserve"> is called and the </w:t>
      </w:r>
      <w:proofErr w:type="gramStart"/>
      <w:r>
        <w:rPr>
          <w:lang w:val="en-US"/>
        </w:rPr>
        <w:t>char</w:t>
      </w:r>
      <w:proofErr w:type="gramEnd"/>
      <w:r>
        <w:rPr>
          <w:lang w:val="en-US"/>
        </w:rPr>
        <w:t xml:space="preserve"> *text is passed in, I always free the existing </w:t>
      </w:r>
      <w:proofErr w:type="spellStart"/>
      <w:r>
        <w:rPr>
          <w:lang w:val="en-US"/>
        </w:rPr>
        <w:t>text</w:t>
      </w:r>
      <w:r w:rsidR="00D77B4F">
        <w:rPr>
          <w:lang w:val="en-US"/>
        </w:rPr>
        <w:t>_</w:t>
      </w:r>
      <w:r>
        <w:rPr>
          <w:lang w:val="en-US"/>
        </w:rPr>
        <w:t>input</w:t>
      </w:r>
      <w:proofErr w:type="spellEnd"/>
      <w:r>
        <w:rPr>
          <w:lang w:val="en-US"/>
        </w:rPr>
        <w:t xml:space="preserve"> for the cell</w:t>
      </w:r>
      <w:r w:rsidR="0032607B">
        <w:rPr>
          <w:lang w:val="en-US"/>
        </w:rPr>
        <w:t xml:space="preserve"> and </w:t>
      </w:r>
      <w:r w:rsidR="0059569A">
        <w:rPr>
          <w:lang w:val="en-US"/>
        </w:rPr>
        <w:t xml:space="preserve">replace it with </w:t>
      </w:r>
      <w:r w:rsidR="0032607B">
        <w:rPr>
          <w:lang w:val="en-US"/>
        </w:rPr>
        <w:t>the text string that was passed as an argument to the function.</w:t>
      </w:r>
    </w:p>
    <w:p w14:paraId="2425A130" w14:textId="36CF0150" w:rsidR="00EB0B41" w:rsidRPr="00EB0B41" w:rsidRDefault="00BC1376" w:rsidP="00EB0B41">
      <w:pPr>
        <w:pStyle w:val="ListParagraph"/>
        <w:numPr>
          <w:ilvl w:val="0"/>
          <w:numId w:val="35"/>
        </w:numPr>
        <w:rPr>
          <w:lang w:val="en-US"/>
        </w:rPr>
      </w:pPr>
      <w:r>
        <w:rPr>
          <w:lang w:val="en-US"/>
        </w:rPr>
        <w:t>The only memory that is no</w:t>
      </w:r>
      <w:r w:rsidR="00C431D2">
        <w:rPr>
          <w:lang w:val="en-US"/>
        </w:rPr>
        <w:t>t</w:t>
      </w:r>
      <w:r>
        <w:rPr>
          <w:lang w:val="en-US"/>
        </w:rPr>
        <w:t xml:space="preserve"> deallocated by the time of program end</w:t>
      </w:r>
      <w:r w:rsidR="00F12B49">
        <w:rPr>
          <w:lang w:val="en-US"/>
        </w:rPr>
        <w:t xml:space="preserve"> is the </w:t>
      </w:r>
      <w:proofErr w:type="spellStart"/>
      <w:r w:rsidR="00F12B49">
        <w:rPr>
          <w:lang w:val="en-US"/>
        </w:rPr>
        <w:t>text_input</w:t>
      </w:r>
      <w:proofErr w:type="spellEnd"/>
      <w:r w:rsidR="00F12B49">
        <w:rPr>
          <w:lang w:val="en-US"/>
        </w:rPr>
        <w:t xml:space="preserve"> strings for each cell in the table. There is exactly one </w:t>
      </w:r>
      <w:proofErr w:type="spellStart"/>
      <w:r w:rsidR="00615FA2">
        <w:rPr>
          <w:lang w:val="en-US"/>
        </w:rPr>
        <w:t>text_input</w:t>
      </w:r>
      <w:proofErr w:type="spellEnd"/>
      <w:r w:rsidR="00615FA2">
        <w:rPr>
          <w:lang w:val="en-US"/>
        </w:rPr>
        <w:t xml:space="preserve"> </w:t>
      </w:r>
      <w:r w:rsidR="00F12B49">
        <w:rPr>
          <w:lang w:val="en-US"/>
        </w:rPr>
        <w:t>string allocate</w:t>
      </w:r>
      <w:r w:rsidR="00C431D2">
        <w:rPr>
          <w:lang w:val="en-US"/>
        </w:rPr>
        <w:t>d</w:t>
      </w:r>
      <w:r w:rsidR="00F12B49">
        <w:rPr>
          <w:lang w:val="en-US"/>
        </w:rPr>
        <w:t xml:space="preserve"> for each cell at any given </w:t>
      </w:r>
      <w:proofErr w:type="gramStart"/>
      <w:r w:rsidR="00F12B49">
        <w:rPr>
          <w:lang w:val="en-US"/>
        </w:rPr>
        <w:t>time</w:t>
      </w:r>
      <w:proofErr w:type="gramEnd"/>
      <w:r>
        <w:rPr>
          <w:lang w:val="en-US"/>
        </w:rPr>
        <w:t xml:space="preserve"> </w:t>
      </w:r>
      <w:r w:rsidR="000372AD">
        <w:rPr>
          <w:lang w:val="en-US"/>
        </w:rPr>
        <w:t xml:space="preserve">and </w:t>
      </w:r>
      <w:r w:rsidR="00CC714D">
        <w:rPr>
          <w:lang w:val="en-US"/>
        </w:rPr>
        <w:t xml:space="preserve">it is always freed and </w:t>
      </w:r>
      <w:r w:rsidR="00432509">
        <w:rPr>
          <w:lang w:val="en-US"/>
        </w:rPr>
        <w:t xml:space="preserve">immediately </w:t>
      </w:r>
      <w:r w:rsidR="00CC714D">
        <w:rPr>
          <w:lang w:val="en-US"/>
        </w:rPr>
        <w:t xml:space="preserve">replaced once every time </w:t>
      </w:r>
      <w:r w:rsidR="00615FA2">
        <w:rPr>
          <w:lang w:val="en-US"/>
        </w:rPr>
        <w:t xml:space="preserve">the function </w:t>
      </w:r>
      <w:proofErr w:type="spellStart"/>
      <w:r w:rsidR="00CC714D">
        <w:rPr>
          <w:lang w:val="en-US"/>
        </w:rPr>
        <w:t>set_cell_value</w:t>
      </w:r>
      <w:proofErr w:type="spellEnd"/>
      <w:r w:rsidR="00CC714D">
        <w:rPr>
          <w:lang w:val="en-US"/>
        </w:rPr>
        <w:t xml:space="preserve"> is called</w:t>
      </w:r>
      <w:r w:rsidR="00615FA2">
        <w:rPr>
          <w:lang w:val="en-US"/>
        </w:rPr>
        <w:t>.</w:t>
      </w:r>
    </w:p>
    <w:p w14:paraId="4F2D9E7B" w14:textId="40537B85" w:rsidR="00EB0B41" w:rsidRPr="00864365" w:rsidRDefault="00BB519F" w:rsidP="00864365">
      <w:pPr>
        <w:pStyle w:val="ListParagraph"/>
        <w:numPr>
          <w:ilvl w:val="0"/>
          <w:numId w:val="35"/>
        </w:numPr>
        <w:rPr>
          <w:lang w:val="en-US"/>
        </w:rPr>
      </w:pPr>
      <w:r>
        <w:rPr>
          <w:lang w:val="en-US"/>
        </w:rPr>
        <w:t>All other memory that I am using is sta</w:t>
      </w:r>
      <w:r w:rsidR="0059569A">
        <w:rPr>
          <w:lang w:val="en-US"/>
        </w:rPr>
        <w:t>tically allocated so there is no issue with having to free that memory.</w:t>
      </w:r>
    </w:p>
    <w:p w14:paraId="66021F5A" w14:textId="4BAFD5F2" w:rsidR="00373268" w:rsidRDefault="00807A79" w:rsidP="00807A79">
      <w:pPr>
        <w:pStyle w:val="Heading1"/>
        <w:spacing w:line="360" w:lineRule="auto"/>
      </w:pPr>
      <w:r>
        <w:t>Testing</w:t>
      </w:r>
      <w:bookmarkStart w:id="50" w:name="_Toc82248622"/>
      <w:bookmarkStart w:id="51" w:name="_Toc82249205"/>
    </w:p>
    <w:p w14:paraId="653B8B54" w14:textId="0AF9E72B" w:rsidR="00546C8B" w:rsidRPr="00546C8B" w:rsidRDefault="00546C8B" w:rsidP="00546C8B">
      <w:r>
        <w:t xml:space="preserve">Please see the file </w:t>
      </w:r>
      <w:proofErr w:type="spellStart"/>
      <w:r>
        <w:t>tests.c</w:t>
      </w:r>
      <w:proofErr w:type="spellEnd"/>
      <w:r>
        <w:t xml:space="preserve"> for all the comprehensive tests that were run.</w:t>
      </w:r>
      <w:r w:rsidR="005F0697">
        <w:t xml:space="preserve"> Also, note that the string testing may result in a failure if the randomly generated string happens to</w:t>
      </w:r>
      <w:r w:rsidR="00186FFF">
        <w:t xml:space="preserve"> start with an </w:t>
      </w:r>
      <w:proofErr w:type="gramStart"/>
      <w:r w:rsidR="00186FFF">
        <w:t>equals</w:t>
      </w:r>
      <w:proofErr w:type="gramEnd"/>
      <w:r w:rsidR="00186FFF">
        <w:t xml:space="preserve"> sign or it contains an number either in standard notation or scientific notation.</w:t>
      </w:r>
      <w:r w:rsidR="005F0697">
        <w:t xml:space="preserve"> </w:t>
      </w:r>
    </w:p>
    <w:p w14:paraId="03D0509E" w14:textId="140F9079" w:rsidR="00665C20" w:rsidRDefault="007B6414" w:rsidP="007B6414">
      <w:pPr>
        <w:pStyle w:val="Heading2"/>
      </w:pPr>
      <w:r>
        <w:t>Testing for FR1</w:t>
      </w:r>
    </w:p>
    <w:p w14:paraId="39AD0002" w14:textId="7F7C2773" w:rsidR="007B6414" w:rsidRDefault="00236ACC" w:rsidP="007B6414">
      <w:r>
        <w:t xml:space="preserve">Please see the </w:t>
      </w:r>
      <w:proofErr w:type="spellStart"/>
      <w:r>
        <w:t>tests.c</w:t>
      </w:r>
      <w:proofErr w:type="spellEnd"/>
      <w:r>
        <w:t xml:space="preserve"> file </w:t>
      </w:r>
      <w:r w:rsidR="00E17E2A">
        <w:t>from lines 15-67 for the tests that were run for FR1.</w:t>
      </w:r>
      <w:r w:rsidR="00A44132">
        <w:t xml:space="preserve"> The following </w:t>
      </w:r>
      <w:r w:rsidR="001275DF">
        <w:t>tests also test this.</w:t>
      </w:r>
    </w:p>
    <w:p w14:paraId="5E289F9E" w14:textId="2AAB9DF0" w:rsidR="00E17E2A" w:rsidRDefault="00E17E2A" w:rsidP="00E17E2A">
      <w:pPr>
        <w:pStyle w:val="Heading2"/>
      </w:pPr>
      <w:r>
        <w:lastRenderedPageBreak/>
        <w:t>Testing for FR2</w:t>
      </w:r>
    </w:p>
    <w:p w14:paraId="74A64F8A" w14:textId="03994D78" w:rsidR="00C35E4D" w:rsidRPr="00C35E4D" w:rsidRDefault="00C35E4D" w:rsidP="00C35E4D">
      <w:pPr>
        <w:pStyle w:val="Heading3"/>
      </w:pPr>
      <w:r>
        <w:t>Testing for FR2.</w:t>
      </w:r>
      <w:proofErr w:type="gramStart"/>
      <w:r>
        <w:t>a and</w:t>
      </w:r>
      <w:proofErr w:type="gramEnd"/>
      <w:r>
        <w:t xml:space="preserve"> FR2.b</w:t>
      </w:r>
    </w:p>
    <w:p w14:paraId="6387D158" w14:textId="26A75EA3" w:rsidR="003730CF" w:rsidRDefault="00987E77" w:rsidP="00C35E4D">
      <w:r>
        <w:t xml:space="preserve">Please see the </w:t>
      </w:r>
      <w:proofErr w:type="spellStart"/>
      <w:r>
        <w:t>tests.c</w:t>
      </w:r>
      <w:proofErr w:type="spellEnd"/>
      <w:r>
        <w:t xml:space="preserve"> file from lines </w:t>
      </w:r>
      <w:r w:rsidR="009A1DEC">
        <w:t>69-8</w:t>
      </w:r>
      <w:r w:rsidR="004414EC">
        <w:t>9</w:t>
      </w:r>
      <w:r w:rsidR="009A1DEC">
        <w:t xml:space="preserve"> for the testing of FR2.</w:t>
      </w:r>
      <w:r w:rsidR="00C35E4D">
        <w:t>a</w:t>
      </w:r>
      <w:r w:rsidR="004414EC">
        <w:t xml:space="preserve"> and FR</w:t>
      </w:r>
      <w:proofErr w:type="gramStart"/>
      <w:r w:rsidR="004414EC">
        <w:t>2.b</w:t>
      </w:r>
      <w:r w:rsidR="00C35E4D">
        <w:t>.</w:t>
      </w:r>
      <w:proofErr w:type="gramEnd"/>
      <w:r w:rsidR="008204CC">
        <w:t xml:space="preserve"> </w:t>
      </w:r>
      <w:r w:rsidR="006E54B8">
        <w:t xml:space="preserve">On those lines I </w:t>
      </w:r>
      <w:r w:rsidR="000B3A98">
        <w:t xml:space="preserve">tested </w:t>
      </w:r>
      <w:r w:rsidR="003730CF">
        <w:t xml:space="preserve">inputs consisting of an </w:t>
      </w:r>
      <w:proofErr w:type="gramStart"/>
      <w:r w:rsidR="003730CF">
        <w:t>equals</w:t>
      </w:r>
      <w:proofErr w:type="gramEnd"/>
      <w:r w:rsidR="003730CF">
        <w:t xml:space="preserve"> sign, followed by </w:t>
      </w:r>
      <w:r w:rsidR="00E56878">
        <w:t>a single</w:t>
      </w:r>
      <w:r w:rsidR="003730CF">
        <w:t xml:space="preserve"> arbitrary character value</w:t>
      </w:r>
      <w:r w:rsidR="006D6A1E">
        <w:t xml:space="preserve"> to ensure that a string starting with an equals sign was always interpreted as a formula no matter what character followed it.</w:t>
      </w:r>
    </w:p>
    <w:p w14:paraId="51EB329E" w14:textId="3D680BAD" w:rsidR="009A1DEC" w:rsidRDefault="008204CC" w:rsidP="00C35E4D">
      <w:r>
        <w:t xml:space="preserve">Also, see lines </w:t>
      </w:r>
      <w:r w:rsidR="00E3435B">
        <w:t>24,</w:t>
      </w:r>
      <w:r w:rsidR="004C5F9F">
        <w:t xml:space="preserve"> </w:t>
      </w:r>
      <w:r w:rsidR="00E3435B">
        <w:t xml:space="preserve">25, </w:t>
      </w:r>
      <w:r w:rsidR="004C5F9F">
        <w:t xml:space="preserve">28, </w:t>
      </w:r>
      <w:r w:rsidR="00E3435B">
        <w:t xml:space="preserve">34, 35, 36, </w:t>
      </w:r>
      <w:r w:rsidR="003730CF">
        <w:t xml:space="preserve">for some more normal testing </w:t>
      </w:r>
      <w:r w:rsidR="00E56878">
        <w:t>of formula parsing.</w:t>
      </w:r>
    </w:p>
    <w:p w14:paraId="005ABBAB" w14:textId="74DEC94E" w:rsidR="00C35E4D" w:rsidRDefault="00C35E4D" w:rsidP="00C35E4D">
      <w:pPr>
        <w:pStyle w:val="Heading3"/>
      </w:pPr>
      <w:r>
        <w:t>Testing for FR2.c</w:t>
      </w:r>
    </w:p>
    <w:p w14:paraId="4D075148" w14:textId="56802747" w:rsidR="00C35E4D" w:rsidRDefault="00242F86" w:rsidP="00C35E4D">
      <w:r>
        <w:t xml:space="preserve">Please see the </w:t>
      </w:r>
      <w:proofErr w:type="spellStart"/>
      <w:r>
        <w:t>tests.c</w:t>
      </w:r>
      <w:proofErr w:type="spellEnd"/>
      <w:r>
        <w:t xml:space="preserve"> file from lines </w:t>
      </w:r>
      <w:r w:rsidR="0009730C">
        <w:t>90-104 for the specific test done for FR</w:t>
      </w:r>
      <w:proofErr w:type="gramStart"/>
      <w:r w:rsidR="0009730C">
        <w:t>2.c.</w:t>
      </w:r>
      <w:proofErr w:type="gramEnd"/>
      <w:r w:rsidR="0009730C">
        <w:t xml:space="preserve"> </w:t>
      </w:r>
      <w:r w:rsidR="008B4818">
        <w:t xml:space="preserve">Here I tested parsing random </w:t>
      </w:r>
      <w:r w:rsidR="00223375">
        <w:t xml:space="preserve">floats </w:t>
      </w:r>
      <w:r>
        <w:t xml:space="preserve">from zero </w:t>
      </w:r>
      <w:r w:rsidR="00223375">
        <w:t>up to 500 thousand</w:t>
      </w:r>
      <w:r w:rsidR="00497D41">
        <w:t xml:space="preserve"> and simulated the user inputting 3 decimal places of accuracy. I then check that the display text in the cell contained the same number but with only 1 digit after the decimal place.</w:t>
      </w:r>
    </w:p>
    <w:p w14:paraId="0615C189" w14:textId="41ABA903" w:rsidR="00885D41" w:rsidRDefault="005B76C6" w:rsidP="00885D41">
      <w:pPr>
        <w:pStyle w:val="Heading3"/>
      </w:pPr>
      <w:r>
        <w:t>Testing for FR2.d</w:t>
      </w:r>
    </w:p>
    <w:p w14:paraId="4A69AE2D" w14:textId="561D3459" w:rsidR="005B76C6" w:rsidRDefault="005B76C6" w:rsidP="005B76C6">
      <w:r>
        <w:t xml:space="preserve">Please see lines 105-124 in </w:t>
      </w:r>
      <w:proofErr w:type="spellStart"/>
      <w:r>
        <w:t>tests.c</w:t>
      </w:r>
      <w:proofErr w:type="spellEnd"/>
      <w:r>
        <w:t xml:space="preserve"> for the code for the test run here.</w:t>
      </w:r>
      <w:r w:rsidR="00431EB0">
        <w:t xml:space="preserve"> Here I simulated the user inputting 100 strings </w:t>
      </w:r>
      <w:r w:rsidR="00D070E8">
        <w:t>with lengths ranging from 0-</w:t>
      </w:r>
      <w:r w:rsidR="00431EB0">
        <w:t>1000</w:t>
      </w:r>
      <w:r w:rsidR="004A6953">
        <w:t xml:space="preserve"> containing random </w:t>
      </w:r>
      <w:r w:rsidR="008F1161">
        <w:t xml:space="preserve">(non-whitespace and non-control) </w:t>
      </w:r>
      <w:r w:rsidR="004A6953">
        <w:t>characters</w:t>
      </w:r>
      <w:r w:rsidR="008F1161">
        <w:t xml:space="preserve">. </w:t>
      </w:r>
      <w:r w:rsidR="00D070E8">
        <w:t>This test does fail sometimes since the random string may start with a</w:t>
      </w:r>
      <w:r w:rsidR="00636087">
        <w:t xml:space="preserve">n </w:t>
      </w:r>
      <w:proofErr w:type="gramStart"/>
      <w:r w:rsidR="00636087">
        <w:t>equals</w:t>
      </w:r>
      <w:proofErr w:type="gramEnd"/>
      <w:r w:rsidR="00636087">
        <w:t xml:space="preserve"> sign (=) or </w:t>
      </w:r>
      <w:r w:rsidR="009A56AD">
        <w:t xml:space="preserve">be just a pure number. This is however a rare case and </w:t>
      </w:r>
      <w:r w:rsidR="00CF3B2F">
        <w:t>if the test does fail, the output in the console it to be true.</w:t>
      </w:r>
    </w:p>
    <w:p w14:paraId="4B997971" w14:textId="747ADBE5" w:rsidR="00B53145" w:rsidRDefault="00B53145" w:rsidP="00A66472">
      <w:pPr>
        <w:pStyle w:val="Heading2"/>
      </w:pPr>
      <w:r>
        <w:t>Testing for FR3</w:t>
      </w:r>
    </w:p>
    <w:p w14:paraId="21E7BD77" w14:textId="6FD4A80A" w:rsidR="003D255B" w:rsidRDefault="006B424E" w:rsidP="00B53145">
      <w:r>
        <w:t xml:space="preserve">FR3 was also tested in the </w:t>
      </w:r>
      <w:proofErr w:type="spellStart"/>
      <w:r>
        <w:t>tests.c</w:t>
      </w:r>
      <w:proofErr w:type="spellEnd"/>
      <w:r>
        <w:t xml:space="preserve"> file, however I will include some screenshots here for demonstration:</w:t>
      </w:r>
    </w:p>
    <w:p w14:paraId="323D6D4A" w14:textId="7B6DDDF6" w:rsidR="0008194A" w:rsidRDefault="0008194A" w:rsidP="00B53145">
      <w:r>
        <w:t>Starting with cells A1 and B1 containing 1.5 and 2.5 respectively.</w:t>
      </w:r>
    </w:p>
    <w:p w14:paraId="1D6C3A19" w14:textId="77777777" w:rsidR="000C2FC7" w:rsidRDefault="0008194A" w:rsidP="00B53145">
      <w:r w:rsidRPr="0008194A">
        <w:rPr>
          <w:noProof/>
        </w:rPr>
        <w:drawing>
          <wp:inline distT="0" distB="0" distL="0" distR="0" wp14:anchorId="0DA05728" wp14:editId="5B3C4CEE">
            <wp:extent cx="5943600" cy="3349625"/>
            <wp:effectExtent l="0" t="0" r="0" b="3175"/>
            <wp:docPr id="14189580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958066" name="Picture 1" descr="A screenshot of a computer&#10;&#10;Description automatically generated"/>
                    <pic:cNvPicPr/>
                  </pic:nvPicPr>
                  <pic:blipFill>
                    <a:blip r:embed="rId18"/>
                    <a:stretch>
                      <a:fillRect/>
                    </a:stretch>
                  </pic:blipFill>
                  <pic:spPr>
                    <a:xfrm>
                      <a:off x="0" y="0"/>
                      <a:ext cx="5943600" cy="3349625"/>
                    </a:xfrm>
                    <a:prstGeom prst="rect">
                      <a:avLst/>
                    </a:prstGeom>
                  </pic:spPr>
                </pic:pic>
              </a:graphicData>
            </a:graphic>
          </wp:inline>
        </w:drawing>
      </w:r>
    </w:p>
    <w:p w14:paraId="57D899D3" w14:textId="40C622D0" w:rsidR="007F3DDA" w:rsidRDefault="000C2FC7" w:rsidP="00B53145">
      <w:r>
        <w:lastRenderedPageBreak/>
        <w:t>Now typing a formula into cell A</w:t>
      </w:r>
      <w:r w:rsidR="007F3DDA">
        <w:t xml:space="preserve">2, the expected display text should be </w:t>
      </w:r>
      <w:r w:rsidR="00453DAC">
        <w:t>14.1.</w:t>
      </w:r>
    </w:p>
    <w:p w14:paraId="02E1CB56" w14:textId="7AAA2827" w:rsidR="00453DAC" w:rsidRDefault="00453DAC" w:rsidP="00B53145">
      <w:r w:rsidRPr="00453DAC">
        <w:rPr>
          <w:noProof/>
        </w:rPr>
        <w:drawing>
          <wp:inline distT="0" distB="0" distL="0" distR="0" wp14:anchorId="6CD367DC" wp14:editId="3BE36F2E">
            <wp:extent cx="5213268" cy="2968110"/>
            <wp:effectExtent l="0" t="0" r="6985" b="3810"/>
            <wp:docPr id="1445134645" name="Picture 1" descr="A black and white grid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134645" name="Picture 1" descr="A black and white grid with white lines&#10;&#10;Description automatically generated"/>
                    <pic:cNvPicPr/>
                  </pic:nvPicPr>
                  <pic:blipFill>
                    <a:blip r:embed="rId19"/>
                    <a:stretch>
                      <a:fillRect/>
                    </a:stretch>
                  </pic:blipFill>
                  <pic:spPr>
                    <a:xfrm>
                      <a:off x="0" y="0"/>
                      <a:ext cx="5217577" cy="2970564"/>
                    </a:xfrm>
                    <a:prstGeom prst="rect">
                      <a:avLst/>
                    </a:prstGeom>
                  </pic:spPr>
                </pic:pic>
              </a:graphicData>
            </a:graphic>
          </wp:inline>
        </w:drawing>
      </w:r>
    </w:p>
    <w:p w14:paraId="65BE7430" w14:textId="38B6A899" w:rsidR="006B424E" w:rsidRDefault="0008194A" w:rsidP="00B53145">
      <w:r w:rsidRPr="0008194A">
        <w:t xml:space="preserve"> </w:t>
      </w:r>
      <w:r w:rsidR="00453DAC">
        <w:t>After pressing enter we see that it is indeed 14.1.</w:t>
      </w:r>
    </w:p>
    <w:p w14:paraId="7EFE8094" w14:textId="0666BBE3" w:rsidR="00453DAC" w:rsidRDefault="00E83C0A" w:rsidP="00B53145">
      <w:r w:rsidRPr="00E83C0A">
        <w:rPr>
          <w:noProof/>
        </w:rPr>
        <w:drawing>
          <wp:inline distT="0" distB="0" distL="0" distR="0" wp14:anchorId="2E429D80" wp14:editId="7D3F2A52">
            <wp:extent cx="4667003" cy="2609732"/>
            <wp:effectExtent l="0" t="0" r="635" b="635"/>
            <wp:docPr id="2179898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989867" name="Picture 1" descr="A screenshot of a computer&#10;&#10;Description automatically generated"/>
                    <pic:cNvPicPr/>
                  </pic:nvPicPr>
                  <pic:blipFill>
                    <a:blip r:embed="rId20"/>
                    <a:stretch>
                      <a:fillRect/>
                    </a:stretch>
                  </pic:blipFill>
                  <pic:spPr>
                    <a:xfrm>
                      <a:off x="0" y="0"/>
                      <a:ext cx="4669511" cy="2611134"/>
                    </a:xfrm>
                    <a:prstGeom prst="rect">
                      <a:avLst/>
                    </a:prstGeom>
                  </pic:spPr>
                </pic:pic>
              </a:graphicData>
            </a:graphic>
          </wp:inline>
        </w:drawing>
      </w:r>
    </w:p>
    <w:p w14:paraId="0AF79253" w14:textId="59CA0730" w:rsidR="00E83C0A" w:rsidRDefault="00E83C0A" w:rsidP="00B53145">
      <w:r>
        <w:t>Upon navigating back to cell A2 we see that the edit text is the same as was inputted before:</w:t>
      </w:r>
    </w:p>
    <w:p w14:paraId="4F1BC1CE" w14:textId="433E2546" w:rsidR="00E83C0A" w:rsidRDefault="00E077B6" w:rsidP="00B53145">
      <w:r w:rsidRPr="00E077B6">
        <w:rPr>
          <w:noProof/>
        </w:rPr>
        <w:lastRenderedPageBreak/>
        <w:drawing>
          <wp:inline distT="0" distB="0" distL="0" distR="0" wp14:anchorId="4228BB15" wp14:editId="1AC26684">
            <wp:extent cx="4702629" cy="2633171"/>
            <wp:effectExtent l="0" t="0" r="3175" b="0"/>
            <wp:docPr id="271691775" name="Picture 1" descr="A black grid with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1775" name="Picture 1" descr="A black grid with white squares&#10;&#10;Description automatically generated"/>
                    <pic:cNvPicPr/>
                  </pic:nvPicPr>
                  <pic:blipFill>
                    <a:blip r:embed="rId21"/>
                    <a:stretch>
                      <a:fillRect/>
                    </a:stretch>
                  </pic:blipFill>
                  <pic:spPr>
                    <a:xfrm>
                      <a:off x="0" y="0"/>
                      <a:ext cx="4716776" cy="2641092"/>
                    </a:xfrm>
                    <a:prstGeom prst="rect">
                      <a:avLst/>
                    </a:prstGeom>
                  </pic:spPr>
                </pic:pic>
              </a:graphicData>
            </a:graphic>
          </wp:inline>
        </w:drawing>
      </w:r>
    </w:p>
    <w:p w14:paraId="2E1B8BCD" w14:textId="100FFA3F" w:rsidR="00E077B6" w:rsidRDefault="00E077B6" w:rsidP="00B53145">
      <w:r>
        <w:t xml:space="preserve">Then we </w:t>
      </w:r>
      <w:r w:rsidR="004F6C98">
        <w:t>can edit that text and a different value should appear in the display of cell A2.</w:t>
      </w:r>
    </w:p>
    <w:p w14:paraId="2A3098BC" w14:textId="19609CD7" w:rsidR="004F6C98" w:rsidRDefault="00E57B36" w:rsidP="00B53145">
      <w:r w:rsidRPr="00E57B36">
        <w:rPr>
          <w:noProof/>
        </w:rPr>
        <w:drawing>
          <wp:inline distT="0" distB="0" distL="0" distR="0" wp14:anchorId="2A6DA2F9" wp14:editId="79BB33E4">
            <wp:extent cx="4821382" cy="2700190"/>
            <wp:effectExtent l="0" t="0" r="0" b="5080"/>
            <wp:docPr id="2053050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050980"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4824081" cy="2701702"/>
                    </a:xfrm>
                    <a:prstGeom prst="rect">
                      <a:avLst/>
                    </a:prstGeom>
                  </pic:spPr>
                </pic:pic>
              </a:graphicData>
            </a:graphic>
          </wp:inline>
        </w:drawing>
      </w:r>
    </w:p>
    <w:p w14:paraId="6C6AFD46" w14:textId="737B4E53" w:rsidR="00E57B36" w:rsidRDefault="00E57B36" w:rsidP="00B53145">
      <w:r>
        <w:t>Upon pressing enter</w:t>
      </w:r>
      <w:r w:rsidR="00455879">
        <w:t>,</w:t>
      </w:r>
      <w:r>
        <w:t xml:space="preserve"> the value displayed in cell A2 should be </w:t>
      </w:r>
      <w:r w:rsidR="00DE1979">
        <w:t>6</w:t>
      </w:r>
      <w:r w:rsidR="00B12865">
        <w:t>.0 (</w:t>
      </w:r>
      <w:r>
        <w:t>1.5+1.5+</w:t>
      </w:r>
      <w:r w:rsidR="00DE1979">
        <w:t>2</w:t>
      </w:r>
      <w:r>
        <w:t>.5+0.5</w:t>
      </w:r>
      <w:r w:rsidR="00B12865">
        <w:t>=</w:t>
      </w:r>
      <w:r w:rsidR="00DE1979">
        <w:t>6</w:t>
      </w:r>
      <w:r w:rsidR="00B12865">
        <w:t>.0).</w:t>
      </w:r>
    </w:p>
    <w:p w14:paraId="2B2A2B6F" w14:textId="39F813C8" w:rsidR="00B12865" w:rsidRDefault="00DE1979" w:rsidP="00B53145">
      <w:r w:rsidRPr="00DE1979">
        <w:rPr>
          <w:noProof/>
        </w:rPr>
        <w:lastRenderedPageBreak/>
        <w:drawing>
          <wp:inline distT="0" distB="0" distL="0" distR="0" wp14:anchorId="7D1BA736" wp14:editId="0AF9B2C4">
            <wp:extent cx="5056324" cy="2790701"/>
            <wp:effectExtent l="0" t="0" r="0" b="0"/>
            <wp:docPr id="10054716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471656" name="Picture 1" descr="A screenshot of a computer&#10;&#10;Description automatically generated"/>
                    <pic:cNvPicPr/>
                  </pic:nvPicPr>
                  <pic:blipFill>
                    <a:blip r:embed="rId23"/>
                    <a:stretch>
                      <a:fillRect/>
                    </a:stretch>
                  </pic:blipFill>
                  <pic:spPr>
                    <a:xfrm>
                      <a:off x="0" y="0"/>
                      <a:ext cx="5094050" cy="2811523"/>
                    </a:xfrm>
                    <a:prstGeom prst="rect">
                      <a:avLst/>
                    </a:prstGeom>
                  </pic:spPr>
                </pic:pic>
              </a:graphicData>
            </a:graphic>
          </wp:inline>
        </w:drawing>
      </w:r>
    </w:p>
    <w:p w14:paraId="6F9ABF49" w14:textId="1BE3E938" w:rsidR="005C55B8" w:rsidRDefault="005C55B8" w:rsidP="00B53145">
      <w:r>
        <w:t>Which is indeed the case.</w:t>
      </w:r>
      <w:r w:rsidR="00423895">
        <w:t xml:space="preserve"> </w:t>
      </w:r>
      <w:r>
        <w:t>This completes testing for FR3</w:t>
      </w:r>
      <w:r w:rsidR="00423895">
        <w:t>.</w:t>
      </w:r>
    </w:p>
    <w:p w14:paraId="606E66A9" w14:textId="1FD35643" w:rsidR="00A66472" w:rsidRDefault="001039E7" w:rsidP="00A66472">
      <w:pPr>
        <w:pStyle w:val="Heading2"/>
      </w:pPr>
      <w:r>
        <w:t>Testing for FR4</w:t>
      </w:r>
    </w:p>
    <w:p w14:paraId="41478A0B" w14:textId="192B8645" w:rsidR="00797E51" w:rsidRDefault="001039E7" w:rsidP="001039E7">
      <w:r>
        <w:t xml:space="preserve">Testing for FR4 requires </w:t>
      </w:r>
      <w:r w:rsidR="00BB4C02">
        <w:t xml:space="preserve">showing that when a value of a cell changes, the displayed contents of all formula cells which directly </w:t>
      </w:r>
      <w:r w:rsidR="00240356">
        <w:t>or indirectly depend on it are updated.</w:t>
      </w:r>
      <w:r w:rsidR="00044E86">
        <w:t xml:space="preserve"> This is tested </w:t>
      </w:r>
      <w:r w:rsidR="00090BF7">
        <w:t xml:space="preserve">comprehensively </w:t>
      </w:r>
      <w:r w:rsidR="00EF6DDE">
        <w:t xml:space="preserve">in </w:t>
      </w:r>
      <w:proofErr w:type="spellStart"/>
      <w:r w:rsidR="00EF6DDE">
        <w:t>tests.c</w:t>
      </w:r>
      <w:proofErr w:type="spellEnd"/>
      <w:r w:rsidR="00EF6DDE">
        <w:t xml:space="preserve"> </w:t>
      </w:r>
      <w:r w:rsidR="00044E86">
        <w:t xml:space="preserve">on lines </w:t>
      </w:r>
      <w:r w:rsidR="00096F5D">
        <w:t>30-34</w:t>
      </w:r>
      <w:r w:rsidR="00EF6DDE">
        <w:t xml:space="preserve"> and on lines </w:t>
      </w:r>
      <w:r w:rsidR="00F92489">
        <w:t>129-264.</w:t>
      </w:r>
      <w:r w:rsidR="00797E51">
        <w:t xml:space="preserve"> Below are some screenshots of this working</w:t>
      </w:r>
      <w:r w:rsidR="00423895">
        <w:t xml:space="preserve"> in some simple scenarios</w:t>
      </w:r>
      <w:r w:rsidR="00797E51">
        <w:t>:</w:t>
      </w:r>
    </w:p>
    <w:p w14:paraId="6569A693" w14:textId="6C0265B3" w:rsidR="00797E51" w:rsidRDefault="00DE7264" w:rsidP="001039E7">
      <w:r>
        <w:t>The f</w:t>
      </w:r>
      <w:r w:rsidR="00906BFD">
        <w:t xml:space="preserve">irst test that I will show </w:t>
      </w:r>
      <w:r w:rsidR="00740AD8">
        <w:t>involves setting cells A1=100.0</w:t>
      </w:r>
      <w:r w:rsidR="00B1525D">
        <w:t>,</w:t>
      </w:r>
      <w:r w:rsidR="00740AD8">
        <w:t xml:space="preserve"> </w:t>
      </w:r>
      <w:r>
        <w:t>B1=</w:t>
      </w:r>
      <w:r w:rsidR="00B1525D">
        <w:t>2</w:t>
      </w:r>
      <w:r>
        <w:t xml:space="preserve">00.0 </w:t>
      </w:r>
      <w:r w:rsidR="00740AD8">
        <w:t xml:space="preserve">and </w:t>
      </w:r>
      <w:r>
        <w:t>C</w:t>
      </w:r>
      <w:r w:rsidR="00740AD8">
        <w:t>1=A1</w:t>
      </w:r>
      <w:r>
        <w:t>+B1</w:t>
      </w:r>
      <w:r w:rsidR="00B1525D">
        <w:t xml:space="preserve">, then updating A1 by </w:t>
      </w:r>
      <w:r w:rsidR="00C3024B">
        <w:t>setting</w:t>
      </w:r>
      <w:r w:rsidR="00B1525D">
        <w:t xml:space="preserve"> A1=50.0</w:t>
      </w:r>
      <w:r w:rsidR="00203AE2">
        <w:t xml:space="preserve">. This will result in first C1 displaying 300.0 before updating A1, to displaying </w:t>
      </w:r>
      <w:r w:rsidR="008A02CD">
        <w:t>250.0 after updating A1. The images follow below:</w:t>
      </w:r>
    </w:p>
    <w:p w14:paraId="75A328F5" w14:textId="434FCAFF" w:rsidR="008A02CD" w:rsidRDefault="00BF3B14" w:rsidP="001039E7">
      <w:r>
        <w:t>Before updating A1:</w:t>
      </w:r>
    </w:p>
    <w:p w14:paraId="1CCAC274" w14:textId="38CF681C" w:rsidR="00BF3B14" w:rsidRDefault="00BF3B14" w:rsidP="001039E7">
      <w:r w:rsidRPr="00BF3B14">
        <w:rPr>
          <w:noProof/>
        </w:rPr>
        <w:drawing>
          <wp:inline distT="0" distB="0" distL="0" distR="0" wp14:anchorId="07D9C208" wp14:editId="40266AC9">
            <wp:extent cx="4868883" cy="2709097"/>
            <wp:effectExtent l="0" t="0" r="8255" b="0"/>
            <wp:docPr id="872336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336294" name=""/>
                    <pic:cNvPicPr/>
                  </pic:nvPicPr>
                  <pic:blipFill>
                    <a:blip r:embed="rId24"/>
                    <a:stretch>
                      <a:fillRect/>
                    </a:stretch>
                  </pic:blipFill>
                  <pic:spPr>
                    <a:xfrm>
                      <a:off x="0" y="0"/>
                      <a:ext cx="4887768" cy="2719605"/>
                    </a:xfrm>
                    <a:prstGeom prst="rect">
                      <a:avLst/>
                    </a:prstGeom>
                  </pic:spPr>
                </pic:pic>
              </a:graphicData>
            </a:graphic>
          </wp:inline>
        </w:drawing>
      </w:r>
    </w:p>
    <w:p w14:paraId="0B4EC76A" w14:textId="566C2D79" w:rsidR="00BF3B14" w:rsidRDefault="00BF3B14" w:rsidP="001039E7">
      <w:r>
        <w:lastRenderedPageBreak/>
        <w:t>After updating A1:</w:t>
      </w:r>
    </w:p>
    <w:p w14:paraId="5C8E887C" w14:textId="61DA9A9A" w:rsidR="00BF3B14" w:rsidRDefault="00AD635B" w:rsidP="001039E7">
      <w:r w:rsidRPr="00AD635B">
        <w:rPr>
          <w:noProof/>
        </w:rPr>
        <w:drawing>
          <wp:inline distT="0" distB="0" distL="0" distR="0" wp14:anchorId="1A69E52F" wp14:editId="5CAD533B">
            <wp:extent cx="5943600" cy="3323590"/>
            <wp:effectExtent l="0" t="0" r="0" b="0"/>
            <wp:docPr id="10522207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220775" name="Picture 1" descr="A screenshot of a computer&#10;&#10;Description automatically generated"/>
                    <pic:cNvPicPr/>
                  </pic:nvPicPr>
                  <pic:blipFill>
                    <a:blip r:embed="rId25"/>
                    <a:stretch>
                      <a:fillRect/>
                    </a:stretch>
                  </pic:blipFill>
                  <pic:spPr>
                    <a:xfrm>
                      <a:off x="0" y="0"/>
                      <a:ext cx="5943600" cy="3323590"/>
                    </a:xfrm>
                    <a:prstGeom prst="rect">
                      <a:avLst/>
                    </a:prstGeom>
                  </pic:spPr>
                </pic:pic>
              </a:graphicData>
            </a:graphic>
          </wp:inline>
        </w:drawing>
      </w:r>
    </w:p>
    <w:p w14:paraId="568C8E32" w14:textId="6F2AD683" w:rsidR="00AD635B" w:rsidRDefault="00AD635B" w:rsidP="001039E7">
      <w:r>
        <w:t>This is the expected behaviour.</w:t>
      </w:r>
    </w:p>
    <w:p w14:paraId="7CBB6533" w14:textId="2D95061E" w:rsidR="000A16D8" w:rsidRDefault="000A16D8" w:rsidP="001039E7">
      <w:r>
        <w:t>To see what happens upon a circular dependency, I will then set B1=C1+A1</w:t>
      </w:r>
      <w:r w:rsidR="00AD2853">
        <w:t xml:space="preserve">, this will result in B1 containing </w:t>
      </w:r>
      <w:proofErr w:type="gramStart"/>
      <w:r w:rsidR="00AD2853">
        <w:t>ERR:CIR</w:t>
      </w:r>
      <w:proofErr w:type="gramEnd"/>
      <w:r w:rsidR="00AD2853">
        <w:t>:C1 since it is circularly referring to cell C1</w:t>
      </w:r>
      <w:r w:rsidR="001E150A">
        <w:t xml:space="preserve">, C1 containing ERR:REFNAN since B1 contains an error instead of a number, </w:t>
      </w:r>
      <w:r w:rsidR="002F0A29">
        <w:t xml:space="preserve">and finally A1 will remain </w:t>
      </w:r>
      <w:r w:rsidR="00B173B2">
        <w:t>A1=50.0</w:t>
      </w:r>
      <w:r w:rsidR="002F0A29">
        <w:t>, unchanged.</w:t>
      </w:r>
      <w:r w:rsidR="00A624B1">
        <w:t xml:space="preserve"> The image below shows the expected behaviour.</w:t>
      </w:r>
    </w:p>
    <w:p w14:paraId="5A026BFD" w14:textId="57D2C4B3" w:rsidR="00A624B1" w:rsidRDefault="00A624B1" w:rsidP="001039E7">
      <w:r w:rsidRPr="00A624B1">
        <w:rPr>
          <w:noProof/>
        </w:rPr>
        <w:lastRenderedPageBreak/>
        <w:drawing>
          <wp:inline distT="0" distB="0" distL="0" distR="0" wp14:anchorId="4BD0E12A" wp14:editId="0598936B">
            <wp:extent cx="5943600" cy="3321685"/>
            <wp:effectExtent l="0" t="0" r="0" b="0"/>
            <wp:docPr id="18298237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823737" name="Picture 1" descr="A screenshot of a computer&#10;&#10;Description automatically generated"/>
                    <pic:cNvPicPr/>
                  </pic:nvPicPr>
                  <pic:blipFill>
                    <a:blip r:embed="rId26"/>
                    <a:stretch>
                      <a:fillRect/>
                    </a:stretch>
                  </pic:blipFill>
                  <pic:spPr>
                    <a:xfrm>
                      <a:off x="0" y="0"/>
                      <a:ext cx="5943600" cy="3321685"/>
                    </a:xfrm>
                    <a:prstGeom prst="rect">
                      <a:avLst/>
                    </a:prstGeom>
                  </pic:spPr>
                </pic:pic>
              </a:graphicData>
            </a:graphic>
          </wp:inline>
        </w:drawing>
      </w:r>
    </w:p>
    <w:p w14:paraId="13DF7663" w14:textId="72719784" w:rsidR="00A60924" w:rsidRDefault="00444B02" w:rsidP="001039E7">
      <w:r>
        <w:t xml:space="preserve">This error could be resolved in a few different ways, one of which involves removing the reference </w:t>
      </w:r>
      <w:r w:rsidR="00B60205">
        <w:t>of B1 in the formula of C1</w:t>
      </w:r>
      <w:r w:rsidR="001D1C42">
        <w:t xml:space="preserve"> so that C1=A1</w:t>
      </w:r>
      <w:r w:rsidR="00B60205">
        <w:t>. This will result in C1=50.0, B1=</w:t>
      </w:r>
      <w:r w:rsidR="00A60924">
        <w:t>10</w:t>
      </w:r>
      <w:r w:rsidR="00B60205">
        <w:t>0.0, and A1 remains unchanged</w:t>
      </w:r>
      <w:r w:rsidR="00DC13C1">
        <w:t xml:space="preserve"> at A1=50.0. The image below shows this behaviour:</w:t>
      </w:r>
    </w:p>
    <w:p w14:paraId="121DDBAA" w14:textId="515C0048" w:rsidR="002F0A29" w:rsidRDefault="00A60924" w:rsidP="001039E7">
      <w:r w:rsidRPr="00A60924">
        <w:rPr>
          <w:noProof/>
        </w:rPr>
        <w:drawing>
          <wp:inline distT="0" distB="0" distL="0" distR="0" wp14:anchorId="5183AFE8" wp14:editId="4F6D4CF0">
            <wp:extent cx="5943600" cy="3317670"/>
            <wp:effectExtent l="0" t="0" r="0" b="0"/>
            <wp:docPr id="1690431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431005"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5943600" cy="3317670"/>
                    </a:xfrm>
                    <a:prstGeom prst="rect">
                      <a:avLst/>
                    </a:prstGeom>
                  </pic:spPr>
                </pic:pic>
              </a:graphicData>
            </a:graphic>
          </wp:inline>
        </w:drawing>
      </w:r>
    </w:p>
    <w:p w14:paraId="2579959E" w14:textId="7770E1DA" w:rsidR="00377006" w:rsidRPr="001039E7" w:rsidRDefault="00377006" w:rsidP="001039E7">
      <w:r>
        <w:t>This completes the testing for FR4.</w:t>
      </w:r>
    </w:p>
    <w:p w14:paraId="5CB3AEC4" w14:textId="4D6F0C89" w:rsidR="00FC7F06" w:rsidRDefault="00FC7F06" w:rsidP="00FC7F06">
      <w:pPr>
        <w:pStyle w:val="Heading1"/>
      </w:pPr>
      <w:r>
        <w:lastRenderedPageBreak/>
        <w:t>Extra Features</w:t>
      </w:r>
    </w:p>
    <w:p w14:paraId="5CA32F64" w14:textId="6E27D8AE" w:rsidR="00C32062" w:rsidRDefault="00C32062" w:rsidP="00C32062">
      <w:pPr>
        <w:pStyle w:val="Heading2"/>
      </w:pPr>
      <w:r>
        <w:t>Extra Feature Proposals</w:t>
      </w:r>
    </w:p>
    <w:p w14:paraId="4FDDEF54" w14:textId="1CEDA14B" w:rsidR="00620C0B" w:rsidRPr="00620C0B" w:rsidRDefault="00F061D6" w:rsidP="00620C0B">
      <w:r>
        <w:t>F</w:t>
      </w:r>
      <w:r w:rsidR="00620C0B">
        <w:t>irst</w:t>
      </w:r>
      <w:r>
        <w:t>,</w:t>
      </w:r>
      <w:r w:rsidR="00620C0B">
        <w:t xml:space="preserve"> I thought to expand the possible numeric inputs to cells to include scientific notation</w:t>
      </w:r>
      <w:r w:rsidR="00CE292A">
        <w:t xml:space="preserve"> and support additional operators.</w:t>
      </w:r>
    </w:p>
    <w:p w14:paraId="5201C681" w14:textId="217B4BBD" w:rsidR="00620C0B" w:rsidRPr="00620C0B" w:rsidRDefault="00620C0B" w:rsidP="00620C0B">
      <w:pPr>
        <w:pStyle w:val="ListParagraph"/>
        <w:numPr>
          <w:ilvl w:val="0"/>
          <w:numId w:val="34"/>
        </w:numPr>
      </w:pPr>
      <w:r>
        <w:t>scientific notation is supported for inputting numerical values</w:t>
      </w:r>
      <w:r w:rsidR="00CE292A">
        <w:t xml:space="preserve"> by using </w:t>
      </w:r>
      <w:r w:rsidR="00A66D15">
        <w:t xml:space="preserve">an included standard library function </w:t>
      </w:r>
      <w:proofErr w:type="spellStart"/>
      <w:r w:rsidR="00A66D15">
        <w:t>strtof</w:t>
      </w:r>
      <w:proofErr w:type="spellEnd"/>
      <w:r w:rsidR="00A66D15">
        <w:t>.</w:t>
      </w:r>
    </w:p>
    <w:p w14:paraId="3C52094C" w14:textId="661D334E" w:rsidR="00620C0B" w:rsidRDefault="00A66D15" w:rsidP="00620C0B">
      <w:pPr>
        <w:pStyle w:val="ListParagraph"/>
        <w:numPr>
          <w:ilvl w:val="0"/>
          <w:numId w:val="34"/>
        </w:numPr>
      </w:pPr>
      <w:r>
        <w:t>The s</w:t>
      </w:r>
      <w:r w:rsidR="006C5500">
        <w:t>ubtraction operator</w:t>
      </w:r>
      <w:r w:rsidR="0036028E">
        <w:t xml:space="preserve"> </w:t>
      </w:r>
      <w:r w:rsidR="009B7E87">
        <w:t xml:space="preserve">could be </w:t>
      </w:r>
      <w:r w:rsidR="0036028E">
        <w:t>supported</w:t>
      </w:r>
      <w:r w:rsidR="006C5500">
        <w:t xml:space="preserve"> in </w:t>
      </w:r>
      <w:r w:rsidR="00017D69">
        <w:t>formula evaluation</w:t>
      </w:r>
      <w:r w:rsidR="0036028E">
        <w:t>, on top of addition.</w:t>
      </w:r>
    </w:p>
    <w:p w14:paraId="48257A9F" w14:textId="62AA0597" w:rsidR="00F061D6" w:rsidRDefault="00E057D2" w:rsidP="00F061D6">
      <w:pPr>
        <w:pStyle w:val="ListParagraph"/>
        <w:numPr>
          <w:ilvl w:val="0"/>
          <w:numId w:val="34"/>
        </w:numPr>
      </w:pPr>
      <w:r>
        <w:t>S</w:t>
      </w:r>
      <w:r w:rsidR="00F7250C">
        <w:t xml:space="preserve">upport for even more </w:t>
      </w:r>
      <w:r w:rsidR="003817E3">
        <w:t xml:space="preserve">operators of differing precedence, </w:t>
      </w:r>
      <w:r w:rsidR="00F7250C">
        <w:t>oper</w:t>
      </w:r>
      <w:r w:rsidR="003817E3">
        <w:t xml:space="preserve">ations </w:t>
      </w:r>
      <w:r w:rsidR="00033B58">
        <w:t xml:space="preserve">such as multiplication, division, </w:t>
      </w:r>
      <w:r w:rsidR="00E10F5A">
        <w:t>exponentiation, custom functions</w:t>
      </w:r>
      <w:r w:rsidR="00F061D6">
        <w:t>,</w:t>
      </w:r>
      <w:r w:rsidR="00064B0C">
        <w:t xml:space="preserve"> and support for </w:t>
      </w:r>
      <w:r w:rsidR="0036028E">
        <w:t xml:space="preserve">grouping with </w:t>
      </w:r>
      <w:r w:rsidR="00064B0C">
        <w:t>parentheses</w:t>
      </w:r>
      <w:r w:rsidR="00AC60EE">
        <w:t xml:space="preserve"> </w:t>
      </w:r>
      <w:r w:rsidR="00BF02E0">
        <w:t xml:space="preserve">could be added </w:t>
      </w:r>
      <w:r w:rsidR="00A42425">
        <w:t xml:space="preserve">if the </w:t>
      </w:r>
      <w:r w:rsidR="00AC60EE">
        <w:t xml:space="preserve">infix </w:t>
      </w:r>
      <w:r w:rsidR="00DE1D61">
        <w:t xml:space="preserve">formula </w:t>
      </w:r>
      <w:r w:rsidR="00AC60EE">
        <w:t xml:space="preserve">expressions </w:t>
      </w:r>
      <w:r w:rsidR="00A42425">
        <w:t xml:space="preserve">were converted </w:t>
      </w:r>
      <w:r w:rsidR="00AC60EE">
        <w:t>to post</w:t>
      </w:r>
      <w:r w:rsidR="0093442A">
        <w:t xml:space="preserve">fix </w:t>
      </w:r>
      <w:r w:rsidR="00F061D6">
        <w:t>considering</w:t>
      </w:r>
      <w:r w:rsidR="00DE1D61">
        <w:t xml:space="preserve"> </w:t>
      </w:r>
      <w:r w:rsidR="000E07D4">
        <w:t xml:space="preserve">operator </w:t>
      </w:r>
      <w:r w:rsidR="0093442A">
        <w:t>precedence</w:t>
      </w:r>
      <w:r w:rsidR="00114532">
        <w:t xml:space="preserve"> and then evaluated the postfix expressions</w:t>
      </w:r>
      <w:r w:rsidR="00064B0C">
        <w:t>.</w:t>
      </w:r>
    </w:p>
    <w:p w14:paraId="7785ED18" w14:textId="65CD1816" w:rsidR="00F061D6" w:rsidRDefault="00F061D6" w:rsidP="00F061D6">
      <w:r>
        <w:t xml:space="preserve">I also chose to </w:t>
      </w:r>
      <w:r w:rsidR="00600525">
        <w:t xml:space="preserve">customize the error messages </w:t>
      </w:r>
      <w:r w:rsidR="001E3E5C">
        <w:t xml:space="preserve">in the cell display text </w:t>
      </w:r>
      <w:r w:rsidR="00600525">
        <w:t>to better inform the user of what was causing the error.</w:t>
      </w:r>
    </w:p>
    <w:p w14:paraId="3F2B92D3" w14:textId="40A5D65F" w:rsidR="00017D69" w:rsidRDefault="00436106" w:rsidP="00017D69">
      <w:pPr>
        <w:pStyle w:val="ListParagraph"/>
        <w:numPr>
          <w:ilvl w:val="0"/>
          <w:numId w:val="34"/>
        </w:numPr>
      </w:pPr>
      <w:r>
        <w:t>Specified error messages depending on the type of error and listing the circular dependent reference in case of a circular dependen</w:t>
      </w:r>
      <w:r w:rsidR="0011141D">
        <w:t>cy.</w:t>
      </w:r>
    </w:p>
    <w:p w14:paraId="168D02F3" w14:textId="443A286A" w:rsidR="001E3E5C" w:rsidRDefault="0054607B" w:rsidP="0054607B">
      <w:pPr>
        <w:pStyle w:val="Heading2"/>
      </w:pPr>
      <w:r>
        <w:t>Extra Feature Implementation</w:t>
      </w:r>
      <w:r w:rsidR="001805AB">
        <w:t xml:space="preserve"> and Testing</w:t>
      </w:r>
    </w:p>
    <w:p w14:paraId="59F3F310" w14:textId="0BD0FC69" w:rsidR="003105C0" w:rsidRDefault="008142AD" w:rsidP="003105C0">
      <w:pPr>
        <w:pStyle w:val="Heading3"/>
      </w:pPr>
      <w:r>
        <w:t xml:space="preserve">Specified </w:t>
      </w:r>
      <w:r w:rsidR="00CA0E81">
        <w:t>E</w:t>
      </w:r>
      <w:r>
        <w:t xml:space="preserve">rror </w:t>
      </w:r>
      <w:r w:rsidR="00CA0E81">
        <w:t>M</w:t>
      </w:r>
      <w:r>
        <w:t>essages</w:t>
      </w:r>
    </w:p>
    <w:p w14:paraId="6E1F4556" w14:textId="7D9059BF" w:rsidR="003105C0" w:rsidRDefault="003105C0" w:rsidP="003105C0">
      <w:r>
        <w:t xml:space="preserve">I implemented this feature by </w:t>
      </w:r>
      <w:r w:rsidR="00B167D5">
        <w:t xml:space="preserve">setting the specific error message in a cell’s display text as soon as the error was </w:t>
      </w:r>
      <w:r w:rsidR="00066491">
        <w:t>recognized.</w:t>
      </w:r>
      <w:r w:rsidR="00B167D5">
        <w:t xml:space="preserve"> </w:t>
      </w:r>
      <w:r w:rsidR="00066491">
        <w:t>W</w:t>
      </w:r>
      <w:r w:rsidR="00B167D5">
        <w:t xml:space="preserve">hether </w:t>
      </w:r>
      <w:r w:rsidR="00E519D6">
        <w:t xml:space="preserve">the error </w:t>
      </w:r>
      <w:r w:rsidR="00976EB6">
        <w:t>was identified</w:t>
      </w:r>
      <w:r w:rsidR="00E519D6">
        <w:t xml:space="preserve"> during </w:t>
      </w:r>
      <w:r w:rsidR="00B167D5">
        <w:t xml:space="preserve">the formula evaluation </w:t>
      </w:r>
      <w:r w:rsidR="00E519D6">
        <w:t xml:space="preserve">in </w:t>
      </w:r>
      <w:proofErr w:type="spellStart"/>
      <w:r w:rsidR="00B167D5">
        <w:t>update_cell</w:t>
      </w:r>
      <w:proofErr w:type="spellEnd"/>
      <w:r w:rsidR="00B167D5">
        <w:t xml:space="preserve"> </w:t>
      </w:r>
      <w:r w:rsidR="00E519D6">
        <w:t xml:space="preserve">or if it was a circular dependency that was identified </w:t>
      </w:r>
      <w:r w:rsidR="00976EB6">
        <w:t xml:space="preserve">while determining the update order in </w:t>
      </w:r>
      <w:proofErr w:type="spellStart"/>
      <w:r w:rsidR="00976EB6">
        <w:t>set_cell_value</w:t>
      </w:r>
      <w:proofErr w:type="spellEnd"/>
      <w:r w:rsidR="00976EB6">
        <w:t xml:space="preserve">. Doing this </w:t>
      </w:r>
      <w:r>
        <w:t xml:space="preserve">instead of just always setting the display text to ERROR when the </w:t>
      </w:r>
      <w:proofErr w:type="spellStart"/>
      <w:r>
        <w:t>data_type</w:t>
      </w:r>
      <w:proofErr w:type="spellEnd"/>
      <w:r>
        <w:t xml:space="preserve"> of the cell was set to ERROR</w:t>
      </w:r>
      <w:r w:rsidR="001D4F8C">
        <w:t xml:space="preserve"> gives a better experience to the user since they better understand the</w:t>
      </w:r>
      <w:r w:rsidR="00306C18">
        <w:t xml:space="preserve">ir errors and can correct them </w:t>
      </w:r>
      <w:r w:rsidR="00D61868">
        <w:t>with ease.</w:t>
      </w:r>
    </w:p>
    <w:p w14:paraId="6911A997" w14:textId="0EA1877E" w:rsidR="00EA5242" w:rsidRDefault="004E6764" w:rsidP="003105C0">
      <w:r>
        <w:t>Here are the following different errors</w:t>
      </w:r>
      <w:r w:rsidR="00EA5242">
        <w:t xml:space="preserve"> that I decided to distinguish between:</w:t>
      </w:r>
    </w:p>
    <w:p w14:paraId="1BE68C07" w14:textId="478BC895" w:rsidR="00EA5242" w:rsidRDefault="00EA5242" w:rsidP="00EA5242">
      <w:pPr>
        <w:pStyle w:val="ListParagraph"/>
        <w:numPr>
          <w:ilvl w:val="0"/>
          <w:numId w:val="34"/>
        </w:numPr>
      </w:pPr>
      <w:proofErr w:type="gramStart"/>
      <w:r>
        <w:t>ERR:CIR</w:t>
      </w:r>
      <w:proofErr w:type="gramEnd"/>
      <w:r>
        <w:t>:[cell reference]</w:t>
      </w:r>
    </w:p>
    <w:p w14:paraId="48EF7E2C" w14:textId="62247841" w:rsidR="00EA5242" w:rsidRDefault="00EA5242" w:rsidP="00EA5242">
      <w:pPr>
        <w:pStyle w:val="ListParagraph"/>
        <w:numPr>
          <w:ilvl w:val="1"/>
          <w:numId w:val="34"/>
        </w:numPr>
      </w:pPr>
      <w:r>
        <w:t xml:space="preserve">[cell reference] would be a reference to a valid </w:t>
      </w:r>
      <w:r w:rsidR="003E19D5">
        <w:t xml:space="preserve">cell such as </w:t>
      </w:r>
      <w:proofErr w:type="gramStart"/>
      <w:r w:rsidR="003E19D5">
        <w:t>A1</w:t>
      </w:r>
      <w:proofErr w:type="gramEnd"/>
    </w:p>
    <w:p w14:paraId="529AC86C" w14:textId="535EC8C3" w:rsidR="003E19D5" w:rsidRDefault="003E19D5" w:rsidP="00EA5242">
      <w:pPr>
        <w:pStyle w:val="ListParagraph"/>
        <w:numPr>
          <w:ilvl w:val="1"/>
          <w:numId w:val="34"/>
        </w:numPr>
      </w:pPr>
      <w:r>
        <w:t xml:space="preserve">This error tells the user that referring to [cell reference] in </w:t>
      </w:r>
      <w:r w:rsidR="0050750B">
        <w:t>the cell formula is causing a circular dependency</w:t>
      </w:r>
      <w:r w:rsidR="008F541E">
        <w:t>.</w:t>
      </w:r>
    </w:p>
    <w:p w14:paraId="5FE0AEDD" w14:textId="072CC3B9" w:rsidR="008F541E" w:rsidRDefault="008F541E" w:rsidP="00EA5242">
      <w:pPr>
        <w:pStyle w:val="ListParagraph"/>
        <w:numPr>
          <w:ilvl w:val="1"/>
          <w:numId w:val="34"/>
        </w:numPr>
      </w:pPr>
      <w:r>
        <w:t xml:space="preserve">The user can fix this error by either changing the formula </w:t>
      </w:r>
      <w:r w:rsidR="000461B0">
        <w:t>in the cell marked with this error, or change the formula in the labeled [cell reference</w:t>
      </w:r>
      <w:r w:rsidR="003836E1">
        <w:t xml:space="preserve">] to not contain the erroring cell in it’s </w:t>
      </w:r>
      <w:proofErr w:type="gramStart"/>
      <w:r w:rsidR="003836E1">
        <w:t>formula</w:t>
      </w:r>
      <w:proofErr w:type="gramEnd"/>
    </w:p>
    <w:p w14:paraId="227EF352" w14:textId="3DBE802C" w:rsidR="003836E1" w:rsidRDefault="003836E1" w:rsidP="003836E1">
      <w:pPr>
        <w:pStyle w:val="ListParagraph"/>
        <w:numPr>
          <w:ilvl w:val="0"/>
          <w:numId w:val="34"/>
        </w:numPr>
      </w:pPr>
      <w:proofErr w:type="gramStart"/>
      <w:r>
        <w:t>ERR:REF</w:t>
      </w:r>
      <w:proofErr w:type="gramEnd"/>
    </w:p>
    <w:p w14:paraId="6F9145CD" w14:textId="0E75B4EC" w:rsidR="003836E1" w:rsidRDefault="003836E1" w:rsidP="003836E1">
      <w:pPr>
        <w:pStyle w:val="ListParagraph"/>
        <w:numPr>
          <w:ilvl w:val="1"/>
          <w:numId w:val="34"/>
        </w:numPr>
      </w:pPr>
      <w:r>
        <w:t xml:space="preserve">This tells the user that the </w:t>
      </w:r>
      <w:r w:rsidR="002A21DF">
        <w:t xml:space="preserve">cell with this display text contains a reference to a cell that is not present in the </w:t>
      </w:r>
      <w:proofErr w:type="gramStart"/>
      <w:r w:rsidR="002A21DF">
        <w:t>spreadsheet</w:t>
      </w:r>
      <w:proofErr w:type="gramEnd"/>
    </w:p>
    <w:p w14:paraId="2C3C94D3" w14:textId="3A30A3F5" w:rsidR="002A21DF" w:rsidRDefault="002A21DF" w:rsidP="002A21DF">
      <w:pPr>
        <w:pStyle w:val="ListParagraph"/>
        <w:numPr>
          <w:ilvl w:val="0"/>
          <w:numId w:val="34"/>
        </w:numPr>
      </w:pPr>
      <w:proofErr w:type="gramStart"/>
      <w:r>
        <w:t>ERR:REFNAN</w:t>
      </w:r>
      <w:proofErr w:type="gramEnd"/>
    </w:p>
    <w:p w14:paraId="0E20CF1E" w14:textId="08F83484" w:rsidR="002A21DF" w:rsidRDefault="002A21DF" w:rsidP="002A21DF">
      <w:pPr>
        <w:pStyle w:val="ListParagraph"/>
        <w:numPr>
          <w:ilvl w:val="1"/>
          <w:numId w:val="34"/>
        </w:numPr>
      </w:pPr>
      <w:r>
        <w:t xml:space="preserve">This tells the user that </w:t>
      </w:r>
      <w:r w:rsidR="00CC2F72">
        <w:t xml:space="preserve">the cell containing this error message </w:t>
      </w:r>
      <w:r w:rsidR="002D7A08">
        <w:t>is</w:t>
      </w:r>
      <w:r w:rsidR="001E7592">
        <w:t xml:space="preserve"> a formula that is referring to a cell </w:t>
      </w:r>
      <w:r w:rsidR="00843489">
        <w:t xml:space="preserve">whose </w:t>
      </w:r>
      <w:proofErr w:type="spellStart"/>
      <w:r w:rsidR="00843489">
        <w:t>data_type</w:t>
      </w:r>
      <w:proofErr w:type="spellEnd"/>
      <w:r w:rsidR="00843489">
        <w:t xml:space="preserve"> is not </w:t>
      </w:r>
      <w:r w:rsidR="001E7592">
        <w:t>NUMBER.</w:t>
      </w:r>
    </w:p>
    <w:p w14:paraId="60BD5917" w14:textId="41367025" w:rsidR="00843489" w:rsidRDefault="00843489" w:rsidP="00843489">
      <w:pPr>
        <w:pStyle w:val="ListParagraph"/>
        <w:numPr>
          <w:ilvl w:val="0"/>
          <w:numId w:val="34"/>
        </w:numPr>
      </w:pPr>
      <w:proofErr w:type="gramStart"/>
      <w:r>
        <w:t>ERR:SYNTAX</w:t>
      </w:r>
      <w:proofErr w:type="gramEnd"/>
    </w:p>
    <w:p w14:paraId="0F345632" w14:textId="266327BA" w:rsidR="00500BC6" w:rsidRDefault="00843489" w:rsidP="001E0BA6">
      <w:pPr>
        <w:pStyle w:val="ListParagraph"/>
        <w:numPr>
          <w:ilvl w:val="1"/>
          <w:numId w:val="34"/>
        </w:numPr>
      </w:pPr>
      <w:r>
        <w:t xml:space="preserve">This tells the user that the formula they </w:t>
      </w:r>
      <w:r w:rsidR="00B77DC5">
        <w:t>entered</w:t>
      </w:r>
      <w:r>
        <w:t xml:space="preserve"> in this cell contains a syntax error</w:t>
      </w:r>
      <w:r w:rsidR="001E0BA6">
        <w:t>.</w:t>
      </w:r>
    </w:p>
    <w:p w14:paraId="394CACD8" w14:textId="0E712FAD" w:rsidR="001E0BA6" w:rsidRDefault="001E0BA6" w:rsidP="001E0BA6">
      <w:pPr>
        <w:pStyle w:val="ListParagraph"/>
        <w:numPr>
          <w:ilvl w:val="1"/>
          <w:numId w:val="34"/>
        </w:numPr>
      </w:pPr>
      <w:r>
        <w:lastRenderedPageBreak/>
        <w:t xml:space="preserve">A syntax error </w:t>
      </w:r>
      <w:r w:rsidR="00B94B00">
        <w:t>means the cell contains either</w:t>
      </w:r>
      <w:r>
        <w:t xml:space="preserve"> </w:t>
      </w:r>
      <w:r w:rsidR="00F06E2C">
        <w:t xml:space="preserve">misplaced operators, invalid operators, </w:t>
      </w:r>
      <w:r w:rsidR="00912F7E">
        <w:t>or any other unrecognizable strings of text</w:t>
      </w:r>
      <w:r w:rsidR="00546929">
        <w:t>.</w:t>
      </w:r>
    </w:p>
    <w:p w14:paraId="7B5EECD7" w14:textId="556BF55F" w:rsidR="004E6764" w:rsidRPr="003105C0" w:rsidRDefault="004E6764" w:rsidP="003105C0">
      <w:r>
        <w:t xml:space="preserve">This extra feature was </w:t>
      </w:r>
      <w:r w:rsidR="00546929">
        <w:t>tested</w:t>
      </w:r>
      <w:r>
        <w:t xml:space="preserve"> in the previous tests.</w:t>
      </w:r>
    </w:p>
    <w:p w14:paraId="4BB13453" w14:textId="6BF3F03E" w:rsidR="0054607B" w:rsidRDefault="00AA7716" w:rsidP="00AA7716">
      <w:pPr>
        <w:pStyle w:val="Heading3"/>
      </w:pPr>
      <w:r>
        <w:t>Scientific notation</w:t>
      </w:r>
    </w:p>
    <w:p w14:paraId="29404290" w14:textId="52EDF641" w:rsidR="00AA7716" w:rsidRDefault="00AA7716" w:rsidP="00AA7716">
      <w:r>
        <w:t xml:space="preserve">I implemented this feature by calling the standard library function </w:t>
      </w:r>
      <w:proofErr w:type="spellStart"/>
      <w:r>
        <w:t>strtof</w:t>
      </w:r>
      <w:proofErr w:type="spellEnd"/>
      <w:r w:rsidR="005271B1">
        <w:t xml:space="preserve"> when parsing numbers.</w:t>
      </w:r>
    </w:p>
    <w:p w14:paraId="57B3F6BD" w14:textId="7E54568D" w:rsidR="006979CC" w:rsidRDefault="00B8696F" w:rsidP="00AA7716">
      <w:r>
        <w:t xml:space="preserve">Testing this feature is simple, </w:t>
      </w:r>
      <w:r w:rsidR="00192719">
        <w:t xml:space="preserve">picking up where we left off in the last test and </w:t>
      </w:r>
      <w:r>
        <w:t xml:space="preserve">by </w:t>
      </w:r>
      <w:r w:rsidR="00192719">
        <w:t xml:space="preserve">setting cell </w:t>
      </w:r>
      <w:r>
        <w:t>A1</w:t>
      </w:r>
      <w:r w:rsidR="00192719">
        <w:t xml:space="preserve">=4.5e4 (or 45000) we see that the </w:t>
      </w:r>
      <w:r w:rsidR="00161943">
        <w:t>result is as expected</w:t>
      </w:r>
      <w:r w:rsidR="00192719">
        <w:t>:</w:t>
      </w:r>
    </w:p>
    <w:p w14:paraId="127BEB1C" w14:textId="2B7755F8" w:rsidR="00192719" w:rsidRDefault="001805AB" w:rsidP="00AA7716">
      <w:r w:rsidRPr="001805AB">
        <w:rPr>
          <w:noProof/>
        </w:rPr>
        <w:drawing>
          <wp:inline distT="0" distB="0" distL="0" distR="0" wp14:anchorId="1C29D5BA" wp14:editId="357996EA">
            <wp:extent cx="5943600" cy="3278505"/>
            <wp:effectExtent l="0" t="0" r="0" b="0"/>
            <wp:docPr id="19426049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604935" name="Picture 1" descr="A screenshot of a computer&#10;&#10;Description automatically generated"/>
                    <pic:cNvPicPr/>
                  </pic:nvPicPr>
                  <pic:blipFill>
                    <a:blip r:embed="rId28"/>
                    <a:stretch>
                      <a:fillRect/>
                    </a:stretch>
                  </pic:blipFill>
                  <pic:spPr>
                    <a:xfrm>
                      <a:off x="0" y="0"/>
                      <a:ext cx="5943600" cy="3278505"/>
                    </a:xfrm>
                    <a:prstGeom prst="rect">
                      <a:avLst/>
                    </a:prstGeom>
                  </pic:spPr>
                </pic:pic>
              </a:graphicData>
            </a:graphic>
          </wp:inline>
        </w:drawing>
      </w:r>
    </w:p>
    <w:p w14:paraId="25FFA8F9" w14:textId="02CCCA8E" w:rsidR="005271B1" w:rsidRDefault="003608E1" w:rsidP="003608E1">
      <w:pPr>
        <w:pStyle w:val="Heading3"/>
      </w:pPr>
      <w:r>
        <w:t xml:space="preserve">Subtraction and the </w:t>
      </w:r>
      <w:proofErr w:type="spellStart"/>
      <w:r>
        <w:t>is_operator</w:t>
      </w:r>
      <w:proofErr w:type="spellEnd"/>
      <w:r>
        <w:t xml:space="preserve"> </w:t>
      </w:r>
      <w:proofErr w:type="gramStart"/>
      <w:r>
        <w:t>function</w:t>
      </w:r>
      <w:proofErr w:type="gramEnd"/>
    </w:p>
    <w:p w14:paraId="5E860298" w14:textId="0E938FCB" w:rsidR="003608E1" w:rsidRDefault="003608E1" w:rsidP="003608E1">
      <w:r>
        <w:t xml:space="preserve">I implemented this feature by creating </w:t>
      </w:r>
      <w:r w:rsidR="000146AC">
        <w:t>the</w:t>
      </w:r>
      <w:r>
        <w:t xml:space="preserve"> </w:t>
      </w:r>
      <w:proofErr w:type="spellStart"/>
      <w:r>
        <w:t>is_operator</w:t>
      </w:r>
      <w:proofErr w:type="spellEnd"/>
      <w:r>
        <w:t xml:space="preserve"> </w:t>
      </w:r>
      <w:r w:rsidR="000146AC">
        <w:t xml:space="preserve">and adding a </w:t>
      </w:r>
      <w:r w:rsidR="00AE322B">
        <w:t xml:space="preserve">switch case depending on if the operator was addition or subtraction in the </w:t>
      </w:r>
      <w:proofErr w:type="spellStart"/>
      <w:r w:rsidR="00AE322B">
        <w:t>update_cell</w:t>
      </w:r>
      <w:proofErr w:type="spellEnd"/>
      <w:r w:rsidR="00AE322B">
        <w:t xml:space="preserve"> function.</w:t>
      </w:r>
      <w:r w:rsidR="00A367A5">
        <w:t xml:space="preserve"> Testing for this was done in </w:t>
      </w:r>
      <w:proofErr w:type="spellStart"/>
      <w:r w:rsidR="00A367A5">
        <w:t>tests.c</w:t>
      </w:r>
      <w:proofErr w:type="spellEnd"/>
      <w:r w:rsidR="00A367A5">
        <w:t xml:space="preserve"> on line</w:t>
      </w:r>
      <w:r w:rsidR="00A45216">
        <w:t>s 35-38.</w:t>
      </w:r>
    </w:p>
    <w:p w14:paraId="047758BB" w14:textId="15A80767" w:rsidR="001A08BB" w:rsidRDefault="001A08BB" w:rsidP="001A08BB">
      <w:pPr>
        <w:pStyle w:val="Heading3"/>
      </w:pPr>
      <w:r>
        <w:t>Additional operators</w:t>
      </w:r>
      <w:r w:rsidR="00F51DBB">
        <w:t xml:space="preserve"> and custom functions</w:t>
      </w:r>
    </w:p>
    <w:p w14:paraId="25222A73" w14:textId="47EF9421" w:rsidR="00D916E1" w:rsidRDefault="00D916E1" w:rsidP="00D916E1">
      <w:r>
        <w:t xml:space="preserve">I did not end up implementing this feature, however, I could have implemented </w:t>
      </w:r>
      <w:r w:rsidR="00F51DBB">
        <w:t xml:space="preserve">additional operators </w:t>
      </w:r>
      <w:r>
        <w:t>by first creating a</w:t>
      </w:r>
      <w:r w:rsidR="00F51DBB">
        <w:t xml:space="preserve">n array </w:t>
      </w:r>
      <w:r>
        <w:t xml:space="preserve">of strings </w:t>
      </w:r>
      <w:r w:rsidR="00F51DBB">
        <w:t xml:space="preserve">containing the different operators and their </w:t>
      </w:r>
      <w:r w:rsidR="00DC2A3C">
        <w:t xml:space="preserve">precedence/priorities. Then I would convert the infix expressions to postfix using </w:t>
      </w:r>
      <w:r w:rsidR="00830DB2">
        <w:t xml:space="preserve">an algorithm discussed in class which </w:t>
      </w:r>
      <w:r w:rsidR="0090224D">
        <w:t>employed the use of a stack.</w:t>
      </w:r>
    </w:p>
    <w:p w14:paraId="2EF00659" w14:textId="6635D4A6" w:rsidR="004E3EDD" w:rsidRDefault="004E3EDD" w:rsidP="00D916E1">
      <w:r>
        <w:t>The algorithm from Prof. Jianbing’s lecture slide</w:t>
      </w:r>
      <w:r w:rsidR="003E1583">
        <w:t>s on Stack and Queues</w:t>
      </w:r>
      <w:r>
        <w:t xml:space="preserve"> </w:t>
      </w:r>
      <w:r w:rsidR="008142AD">
        <w:t>was as follows:</w:t>
      </w:r>
    </w:p>
    <w:p w14:paraId="4E2D8B5C" w14:textId="4F28B8B3" w:rsidR="008142AD" w:rsidRPr="00D916E1" w:rsidRDefault="008142AD" w:rsidP="00D916E1">
      <w:r w:rsidRPr="008142AD">
        <w:rPr>
          <w:noProof/>
        </w:rPr>
        <w:lastRenderedPageBreak/>
        <w:drawing>
          <wp:inline distT="0" distB="0" distL="0" distR="0" wp14:anchorId="68428D2E" wp14:editId="4371479A">
            <wp:extent cx="5943600" cy="4420870"/>
            <wp:effectExtent l="76200" t="76200" r="133350" b="132080"/>
            <wp:docPr id="877749243" name="Picture 1" descr="A screenshot of a computer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749243" name="Picture 1" descr="A screenshot of a computer error&#10;&#10;Description automatically generated"/>
                    <pic:cNvPicPr/>
                  </pic:nvPicPr>
                  <pic:blipFill>
                    <a:blip r:embed="rId29"/>
                    <a:stretch>
                      <a:fillRect/>
                    </a:stretch>
                  </pic:blipFill>
                  <pic:spPr>
                    <a:xfrm>
                      <a:off x="0" y="0"/>
                      <a:ext cx="5943600" cy="44208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B9B6E0A" w14:textId="77777777" w:rsidR="00373268" w:rsidRDefault="00373268">
      <w:pPr>
        <w:rPr>
          <w:rFonts w:asciiTheme="majorHAnsi" w:eastAsiaTheme="majorEastAsia" w:hAnsiTheme="majorHAnsi" w:cstheme="majorBidi"/>
          <w:color w:val="2E74B5" w:themeColor="accent1" w:themeShade="BF"/>
          <w:sz w:val="32"/>
          <w:szCs w:val="32"/>
        </w:rPr>
      </w:pPr>
      <w:r>
        <w:br w:type="page"/>
      </w:r>
    </w:p>
    <w:p w14:paraId="6772B368" w14:textId="7A79BED8" w:rsidR="0086121C" w:rsidRDefault="0026161C" w:rsidP="0026161C">
      <w:pPr>
        <w:pStyle w:val="Heading1"/>
        <w:numPr>
          <w:ilvl w:val="0"/>
          <w:numId w:val="0"/>
        </w:numPr>
      </w:pPr>
      <w:r>
        <w:lastRenderedPageBreak/>
        <w:t>References</w:t>
      </w:r>
      <w:bookmarkEnd w:id="50"/>
      <w:bookmarkEnd w:id="51"/>
    </w:p>
    <w:p w14:paraId="1E8B8DBD" w14:textId="77777777" w:rsidR="006D27DA" w:rsidRPr="006D27DA" w:rsidRDefault="003E1583" w:rsidP="006D27DA">
      <w:pPr>
        <w:pStyle w:val="Bibliography"/>
        <w:rPr>
          <w:rFonts w:ascii="Calibri" w:hAnsi="Calibri" w:cs="Calibri"/>
        </w:rPr>
      </w:pPr>
      <w:r>
        <w:fldChar w:fldCharType="begin"/>
      </w:r>
      <w:r w:rsidR="006D27DA">
        <w:instrText xml:space="preserve"> ADDIN ZOTERO_BIBL {"uncited":[],"omitted":[],"custom":[]} CSL_BIBLIOGRAPHY </w:instrText>
      </w:r>
      <w:r>
        <w:fldChar w:fldCharType="separate"/>
      </w:r>
      <w:r w:rsidR="006D27DA" w:rsidRPr="006D27DA">
        <w:rPr>
          <w:rFonts w:ascii="Calibri" w:hAnsi="Calibri" w:cs="Calibri"/>
        </w:rPr>
        <w:t>[1]</w:t>
      </w:r>
      <w:r w:rsidR="006D27DA" w:rsidRPr="006D27DA">
        <w:rPr>
          <w:rFonts w:ascii="Calibri" w:hAnsi="Calibri" w:cs="Calibri"/>
        </w:rPr>
        <w:tab/>
      </w:r>
      <w:r w:rsidR="006D27DA" w:rsidRPr="006D27DA">
        <w:rPr>
          <w:rFonts w:ascii="Calibri" w:hAnsi="Calibri" w:cs="Calibri"/>
          <w:i/>
          <w:iCs/>
        </w:rPr>
        <w:t>Topological Sort Algorithm | Graph Theory</w:t>
      </w:r>
      <w:r w:rsidR="006D27DA" w:rsidRPr="006D27DA">
        <w:rPr>
          <w:rFonts w:ascii="Calibri" w:hAnsi="Calibri" w:cs="Calibri"/>
        </w:rPr>
        <w:t>, (Oct. 19, 2017). Accessed: Dec. 03, 2023. [Online Video]. Available: https://www.youtube.com/watch?v=eL-KzMXSXXI</w:t>
      </w:r>
    </w:p>
    <w:p w14:paraId="05A478CC" w14:textId="45571596" w:rsidR="009E4B87" w:rsidRDefault="003E1583" w:rsidP="009E4B87">
      <w:r>
        <w:fldChar w:fldCharType="end"/>
      </w:r>
    </w:p>
    <w:p w14:paraId="10FDF763" w14:textId="7D5D3B13" w:rsidR="00072D38" w:rsidRPr="00986C7B" w:rsidRDefault="00072D38" w:rsidP="00C25CF2"/>
    <w:sectPr w:rsidR="00072D38" w:rsidRPr="00986C7B" w:rsidSect="00984954">
      <w:footerReference w:type="default" r:id="rId3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524FF3" w14:textId="77777777" w:rsidR="004B1C78" w:rsidRDefault="004B1C78" w:rsidP="00D42944">
      <w:pPr>
        <w:spacing w:after="0" w:line="240" w:lineRule="auto"/>
      </w:pPr>
      <w:r>
        <w:separator/>
      </w:r>
    </w:p>
  </w:endnote>
  <w:endnote w:type="continuationSeparator" w:id="0">
    <w:p w14:paraId="025D5965" w14:textId="77777777" w:rsidR="004B1C78" w:rsidRDefault="004B1C78" w:rsidP="00D42944">
      <w:pPr>
        <w:spacing w:after="0" w:line="240" w:lineRule="auto"/>
      </w:pPr>
      <w:r>
        <w:continuationSeparator/>
      </w:r>
    </w:p>
  </w:endnote>
  <w:endnote w:type="continuationNotice" w:id="1">
    <w:p w14:paraId="44BA0DDD" w14:textId="77777777" w:rsidR="004B1C78" w:rsidRDefault="004B1C7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69474" w14:textId="77777777" w:rsidR="00412167" w:rsidRDefault="004121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FDF77C" w14:textId="77777777" w:rsidR="007769C8" w:rsidRDefault="007769C8">
    <w:pPr>
      <w:pStyle w:val="Footer"/>
      <w:jc w:val="center"/>
    </w:pPr>
  </w:p>
  <w:p w14:paraId="10FDF77D" w14:textId="77777777" w:rsidR="007769C8" w:rsidRDefault="007769C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45ED2" w14:textId="77777777" w:rsidR="00412167" w:rsidRDefault="0041216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8590590"/>
      <w:docPartObj>
        <w:docPartGallery w:val="Page Numbers (Bottom of Page)"/>
        <w:docPartUnique/>
      </w:docPartObj>
    </w:sdtPr>
    <w:sdtEndPr>
      <w:rPr>
        <w:noProof/>
      </w:rPr>
    </w:sdtEndPr>
    <w:sdtContent>
      <w:p w14:paraId="10FDF77E" w14:textId="77777777" w:rsidR="007769C8" w:rsidRDefault="007769C8">
        <w:pPr>
          <w:pStyle w:val="Footer"/>
          <w:jc w:val="center"/>
        </w:pPr>
        <w:r>
          <w:fldChar w:fldCharType="begin"/>
        </w:r>
        <w:r>
          <w:instrText xml:space="preserve"> PAGE   \* MERGEFORMAT </w:instrText>
        </w:r>
        <w:r>
          <w:fldChar w:fldCharType="separate"/>
        </w:r>
        <w:r w:rsidR="00F52736">
          <w:rPr>
            <w:noProof/>
          </w:rPr>
          <w:t>iii</w:t>
        </w:r>
        <w:r>
          <w:rPr>
            <w:noProof/>
          </w:rPr>
          <w:fldChar w:fldCharType="end"/>
        </w:r>
      </w:p>
    </w:sdtContent>
  </w:sdt>
  <w:p w14:paraId="10FDF77F" w14:textId="77777777" w:rsidR="007769C8" w:rsidRDefault="007769C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4146937"/>
      <w:docPartObj>
        <w:docPartGallery w:val="Page Numbers (Bottom of Page)"/>
        <w:docPartUnique/>
      </w:docPartObj>
    </w:sdtPr>
    <w:sdtEndPr>
      <w:rPr>
        <w:noProof/>
      </w:rPr>
    </w:sdtEndPr>
    <w:sdtContent>
      <w:p w14:paraId="60059BEB" w14:textId="77777777" w:rsidR="00412167" w:rsidRDefault="00412167">
        <w:pPr>
          <w:pStyle w:val="Footer"/>
          <w:jc w:val="center"/>
        </w:pPr>
      </w:p>
      <w:p w14:paraId="099B132A" w14:textId="77777777" w:rsidR="00412167" w:rsidRDefault="00412167">
        <w:pPr>
          <w:pStyle w:val="Footer"/>
          <w:jc w:val="center"/>
        </w:pPr>
      </w:p>
      <w:p w14:paraId="766D3198" w14:textId="0002E1BF" w:rsidR="00F30207" w:rsidRDefault="00F30207">
        <w:pPr>
          <w:pStyle w:val="Footer"/>
          <w:jc w:val="center"/>
        </w:pPr>
        <w:r>
          <w:fldChar w:fldCharType="begin"/>
        </w:r>
        <w:r>
          <w:instrText xml:space="preserve"> PAGE   \* MERGEFORMAT </w:instrText>
        </w:r>
        <w:r>
          <w:fldChar w:fldCharType="separate"/>
        </w:r>
        <w:r w:rsidR="00F52736">
          <w:rPr>
            <w:noProof/>
          </w:rPr>
          <w:t>10</w:t>
        </w:r>
        <w:r>
          <w:rPr>
            <w:noProof/>
          </w:rPr>
          <w:fldChar w:fldCharType="end"/>
        </w:r>
      </w:p>
    </w:sdtContent>
  </w:sdt>
  <w:p w14:paraId="56148DFA" w14:textId="77777777" w:rsidR="00F30207" w:rsidRDefault="00F302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7F9744" w14:textId="77777777" w:rsidR="004B1C78" w:rsidRDefault="004B1C78" w:rsidP="00D42944">
      <w:pPr>
        <w:spacing w:after="0" w:line="240" w:lineRule="auto"/>
      </w:pPr>
      <w:r>
        <w:separator/>
      </w:r>
    </w:p>
  </w:footnote>
  <w:footnote w:type="continuationSeparator" w:id="0">
    <w:p w14:paraId="1108F031" w14:textId="77777777" w:rsidR="004B1C78" w:rsidRDefault="004B1C78" w:rsidP="00D42944">
      <w:pPr>
        <w:spacing w:after="0" w:line="240" w:lineRule="auto"/>
      </w:pPr>
      <w:r>
        <w:continuationSeparator/>
      </w:r>
    </w:p>
  </w:footnote>
  <w:footnote w:type="continuationNotice" w:id="1">
    <w:p w14:paraId="72A65670" w14:textId="77777777" w:rsidR="004B1C78" w:rsidRDefault="004B1C7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A1113" w14:textId="77777777" w:rsidR="00412167" w:rsidRDefault="0041216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C2C0F8" w14:textId="77777777" w:rsidR="00412167" w:rsidRDefault="0041216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18DF0B" w14:textId="77777777" w:rsidR="00412167" w:rsidRDefault="004121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75F35"/>
    <w:multiLevelType w:val="multilevel"/>
    <w:tmpl w:val="FD22C8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abstractNum w:abstractNumId="1" w15:restartNumberingAfterBreak="0">
    <w:nsid w:val="05D14518"/>
    <w:multiLevelType w:val="hybridMultilevel"/>
    <w:tmpl w:val="C0808392"/>
    <w:lvl w:ilvl="0" w:tplc="96D2950E">
      <w:numFmt w:val="bullet"/>
      <w:lvlText w:val="•"/>
      <w:lvlJc w:val="left"/>
      <w:pPr>
        <w:ind w:left="360" w:firstLine="0"/>
      </w:pPr>
      <w:rPr>
        <w:rFonts w:asciiTheme="minorHAnsi" w:eastAsiaTheme="minorHAnsi" w:hAnsiTheme="minorHAns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49565F"/>
    <w:multiLevelType w:val="hybridMultilevel"/>
    <w:tmpl w:val="730893AC"/>
    <w:lvl w:ilvl="0" w:tplc="C7CC98F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8F3698"/>
    <w:multiLevelType w:val="multilevel"/>
    <w:tmpl w:val="324AA5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E226BE"/>
    <w:multiLevelType w:val="hybridMultilevel"/>
    <w:tmpl w:val="6B868C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535E73"/>
    <w:multiLevelType w:val="hybridMultilevel"/>
    <w:tmpl w:val="731C64AA"/>
    <w:lvl w:ilvl="0" w:tplc="96D2950E">
      <w:numFmt w:val="bullet"/>
      <w:lvlText w:val="•"/>
      <w:lvlJc w:val="left"/>
      <w:pPr>
        <w:ind w:left="360" w:firstLine="0"/>
      </w:pPr>
      <w:rPr>
        <w:rFonts w:asciiTheme="minorHAnsi" w:eastAsiaTheme="minorHAnsi" w:hAnsiTheme="minorHAns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3E38B2"/>
    <w:multiLevelType w:val="hybridMultilevel"/>
    <w:tmpl w:val="A0C2CF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8258A2"/>
    <w:multiLevelType w:val="hybridMultilevel"/>
    <w:tmpl w:val="67B4BF98"/>
    <w:lvl w:ilvl="0" w:tplc="96D2950E">
      <w:numFmt w:val="bullet"/>
      <w:lvlText w:val="•"/>
      <w:lvlJc w:val="left"/>
      <w:pPr>
        <w:ind w:left="360" w:firstLine="0"/>
      </w:pPr>
      <w:rPr>
        <w:rFonts w:asciiTheme="minorHAnsi" w:eastAsiaTheme="minorHAnsi" w:hAnsiTheme="minorHAns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907D0E"/>
    <w:multiLevelType w:val="hybridMultilevel"/>
    <w:tmpl w:val="4B50ACF4"/>
    <w:lvl w:ilvl="0" w:tplc="96D2950E">
      <w:numFmt w:val="bullet"/>
      <w:lvlText w:val="•"/>
      <w:lvlJc w:val="left"/>
      <w:pPr>
        <w:ind w:left="360" w:firstLine="0"/>
      </w:pPr>
      <w:rPr>
        <w:rFonts w:asciiTheme="minorHAnsi" w:eastAsiaTheme="minorHAnsi" w:hAnsiTheme="minorHAns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AB64C0"/>
    <w:multiLevelType w:val="hybridMultilevel"/>
    <w:tmpl w:val="E2766C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7C5BFB"/>
    <w:multiLevelType w:val="multilevel"/>
    <w:tmpl w:val="FD22C8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abstractNum w:abstractNumId="11" w15:restartNumberingAfterBreak="0">
    <w:nsid w:val="253761C3"/>
    <w:multiLevelType w:val="multilevel"/>
    <w:tmpl w:val="A46A1FE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6E84A60"/>
    <w:multiLevelType w:val="hybridMultilevel"/>
    <w:tmpl w:val="FA1EFC22"/>
    <w:lvl w:ilvl="0" w:tplc="96D2950E">
      <w:numFmt w:val="bullet"/>
      <w:lvlText w:val="•"/>
      <w:lvlJc w:val="left"/>
      <w:pPr>
        <w:ind w:left="360" w:firstLine="0"/>
      </w:pPr>
      <w:rPr>
        <w:rFonts w:asciiTheme="minorHAnsi" w:eastAsiaTheme="minorHAnsi" w:hAnsiTheme="minorHAns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687FCC"/>
    <w:multiLevelType w:val="multilevel"/>
    <w:tmpl w:val="F9A4A5B0"/>
    <w:lvl w:ilvl="0">
      <w:start w:val="1"/>
      <w:numFmt w:val="upperLetter"/>
      <w:pStyle w:val="Appendix"/>
      <w:suff w:val="space"/>
      <w:lvlText w:val="Appendix %1"/>
      <w:lvlJc w:val="left"/>
      <w:pPr>
        <w:ind w:left="432" w:hanging="432"/>
      </w:pPr>
      <w:rPr>
        <w:rFonts w:hint="default"/>
      </w:rPr>
    </w:lvl>
    <w:lvl w:ilvl="1">
      <w:start w:val="1"/>
      <w:numFmt w:val="decimal"/>
      <w:pStyle w:val="Appendix2"/>
      <w:suff w:val="space"/>
      <w:lvlText w:val="%1.%2"/>
      <w:lvlJc w:val="left"/>
      <w:pPr>
        <w:ind w:left="576" w:hanging="576"/>
      </w:pPr>
      <w:rPr>
        <w:rFonts w:hint="default"/>
      </w:rPr>
    </w:lvl>
    <w:lvl w:ilvl="2">
      <w:start w:val="1"/>
      <w:numFmt w:val="decimal"/>
      <w:pStyle w:val="Appendix3"/>
      <w:suff w:val="space"/>
      <w:lvlText w:val="%1.%2.%3"/>
      <w:lvlJc w:val="left"/>
      <w:pPr>
        <w:ind w:left="720" w:hanging="720"/>
      </w:pPr>
      <w:rPr>
        <w:rFonts w:hint="default"/>
      </w:rPr>
    </w:lvl>
    <w:lvl w:ilvl="3">
      <w:start w:val="1"/>
      <w:numFmt w:val="none"/>
      <w:pStyle w:val="Heading4"/>
      <w:suff w:val="nothing"/>
      <w:lvlText w:val=""/>
      <w:lvlJc w:val="left"/>
      <w:pPr>
        <w:ind w:left="864" w:hanging="864"/>
      </w:pPr>
      <w:rPr>
        <w:rFonts w:hint="default"/>
      </w:rPr>
    </w:lvl>
    <w:lvl w:ilvl="4">
      <w:start w:val="1"/>
      <w:numFmt w:val="none"/>
      <w:pStyle w:val="Heading5"/>
      <w:suff w:val="nothing"/>
      <w:lvlText w:val=""/>
      <w:lvlJc w:val="left"/>
      <w:pPr>
        <w:ind w:left="1008" w:hanging="1008"/>
      </w:pPr>
      <w:rPr>
        <w:rFonts w:hint="default"/>
      </w:rPr>
    </w:lvl>
    <w:lvl w:ilvl="5">
      <w:start w:val="1"/>
      <w:numFmt w:val="none"/>
      <w:pStyle w:val="Heading6"/>
      <w:suff w:val="nothing"/>
      <w:lvlText w:val=""/>
      <w:lvlJc w:val="left"/>
      <w:pPr>
        <w:ind w:left="1152" w:hanging="1152"/>
      </w:pPr>
      <w:rPr>
        <w:rFonts w:hint="default"/>
      </w:rPr>
    </w:lvl>
    <w:lvl w:ilvl="6">
      <w:start w:val="1"/>
      <w:numFmt w:val="none"/>
      <w:pStyle w:val="Heading7"/>
      <w:suff w:val="nothing"/>
      <w:lvlText w:val=""/>
      <w:lvlJc w:val="left"/>
      <w:pPr>
        <w:ind w:left="1296" w:hanging="1296"/>
      </w:pPr>
      <w:rPr>
        <w:rFonts w:hint="default"/>
      </w:rPr>
    </w:lvl>
    <w:lvl w:ilvl="7">
      <w:start w:val="1"/>
      <w:numFmt w:val="none"/>
      <w:pStyle w:val="Heading8"/>
      <w:suff w:val="nothing"/>
      <w:lvlText w:val=""/>
      <w:lvlJc w:val="left"/>
      <w:pPr>
        <w:ind w:left="1440" w:hanging="1440"/>
      </w:pPr>
      <w:rPr>
        <w:rFonts w:hint="default"/>
      </w:rPr>
    </w:lvl>
    <w:lvl w:ilvl="8">
      <w:start w:val="1"/>
      <w:numFmt w:val="none"/>
      <w:pStyle w:val="Heading9"/>
      <w:suff w:val="nothing"/>
      <w:lvlText w:val=""/>
      <w:lvlJc w:val="left"/>
      <w:pPr>
        <w:ind w:left="1584" w:hanging="1584"/>
      </w:pPr>
      <w:rPr>
        <w:rFonts w:hint="default"/>
      </w:rPr>
    </w:lvl>
  </w:abstractNum>
  <w:abstractNum w:abstractNumId="14" w15:restartNumberingAfterBreak="0">
    <w:nsid w:val="2BD6661E"/>
    <w:multiLevelType w:val="hybridMultilevel"/>
    <w:tmpl w:val="412C9180"/>
    <w:lvl w:ilvl="0" w:tplc="8200C37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9D1594"/>
    <w:multiLevelType w:val="hybridMultilevel"/>
    <w:tmpl w:val="C8C493AE"/>
    <w:lvl w:ilvl="0" w:tplc="8200C37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66646E"/>
    <w:multiLevelType w:val="multilevel"/>
    <w:tmpl w:val="6DE219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36EE77C9"/>
    <w:multiLevelType w:val="hybridMultilevel"/>
    <w:tmpl w:val="6AE09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8B12B60"/>
    <w:multiLevelType w:val="hybridMultilevel"/>
    <w:tmpl w:val="C8C4B21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760D04"/>
    <w:multiLevelType w:val="hybridMultilevel"/>
    <w:tmpl w:val="110EAB20"/>
    <w:lvl w:ilvl="0" w:tplc="96D2950E">
      <w:numFmt w:val="bullet"/>
      <w:lvlText w:val="•"/>
      <w:lvlJc w:val="left"/>
      <w:pPr>
        <w:ind w:left="360" w:firstLine="0"/>
      </w:pPr>
      <w:rPr>
        <w:rFonts w:asciiTheme="minorHAnsi" w:eastAsiaTheme="minorHAnsi" w:hAnsiTheme="minorHAns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913B58"/>
    <w:multiLevelType w:val="hybridMultilevel"/>
    <w:tmpl w:val="412C9180"/>
    <w:lvl w:ilvl="0" w:tplc="8200C37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E10761"/>
    <w:multiLevelType w:val="hybridMultilevel"/>
    <w:tmpl w:val="ACA6F726"/>
    <w:lvl w:ilvl="0" w:tplc="96D2950E">
      <w:numFmt w:val="bullet"/>
      <w:lvlText w:val="•"/>
      <w:lvlJc w:val="left"/>
      <w:pPr>
        <w:ind w:left="360" w:firstLine="0"/>
      </w:pPr>
      <w:rPr>
        <w:rFonts w:asciiTheme="minorHAnsi" w:eastAsiaTheme="minorHAnsi" w:hAnsiTheme="minorHAns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FB2CCC"/>
    <w:multiLevelType w:val="hybridMultilevel"/>
    <w:tmpl w:val="7CDA4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C2506F"/>
    <w:multiLevelType w:val="hybridMultilevel"/>
    <w:tmpl w:val="41F01D0C"/>
    <w:lvl w:ilvl="0" w:tplc="8200C376">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637F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6813FBB"/>
    <w:multiLevelType w:val="hybridMultilevel"/>
    <w:tmpl w:val="46B28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BFF536E"/>
    <w:multiLevelType w:val="multilevel"/>
    <w:tmpl w:val="FD22C8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abstractNum w:abstractNumId="27" w15:restartNumberingAfterBreak="0">
    <w:nsid w:val="6F3A5E17"/>
    <w:multiLevelType w:val="hybridMultilevel"/>
    <w:tmpl w:val="B288BB2E"/>
    <w:lvl w:ilvl="0" w:tplc="96D2950E">
      <w:numFmt w:val="bullet"/>
      <w:lvlText w:val="•"/>
      <w:lvlJc w:val="left"/>
      <w:pPr>
        <w:ind w:left="360" w:firstLine="0"/>
      </w:pPr>
      <w:rPr>
        <w:rFonts w:asciiTheme="minorHAnsi" w:eastAsiaTheme="minorHAnsi" w:hAnsiTheme="minorHAns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FB71404"/>
    <w:multiLevelType w:val="multilevel"/>
    <w:tmpl w:val="0E5AE8B8"/>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1224"/>
      </w:pPr>
      <w:rPr>
        <w:rFonts w:hint="default"/>
      </w:rPr>
    </w:lvl>
    <w:lvl w:ilvl="3">
      <w:start w:val="1"/>
      <w:numFmt w:val="decimal"/>
      <w:lvlText w:val="%1.%2.%3.%4."/>
      <w:lvlJc w:val="left"/>
      <w:pPr>
        <w:ind w:left="1728" w:hanging="1728"/>
      </w:pPr>
      <w:rPr>
        <w:rFonts w:hint="default"/>
      </w:rPr>
    </w:lvl>
    <w:lvl w:ilvl="4">
      <w:start w:val="1"/>
      <w:numFmt w:val="decimal"/>
      <w:lvlText w:val="%1.%2.%3.%4.%5."/>
      <w:lvlJc w:val="left"/>
      <w:pPr>
        <w:ind w:left="2232" w:hanging="2232"/>
      </w:pPr>
      <w:rPr>
        <w:rFonts w:hint="default"/>
      </w:rPr>
    </w:lvl>
    <w:lvl w:ilvl="5">
      <w:start w:val="1"/>
      <w:numFmt w:val="decimal"/>
      <w:lvlText w:val="%1.%2.%3.%4.%5.%6."/>
      <w:lvlJc w:val="left"/>
      <w:pPr>
        <w:ind w:left="2736" w:hanging="2736"/>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744" w:hanging="3744"/>
      </w:pPr>
      <w:rPr>
        <w:rFonts w:hint="default"/>
      </w:rPr>
    </w:lvl>
    <w:lvl w:ilvl="8">
      <w:start w:val="1"/>
      <w:numFmt w:val="decimal"/>
      <w:lvlText w:val="%1.%2.%3.%4.%5.%6.%7.%8.%9."/>
      <w:lvlJc w:val="left"/>
      <w:pPr>
        <w:ind w:left="4320" w:hanging="4320"/>
      </w:pPr>
      <w:rPr>
        <w:rFonts w:hint="default"/>
      </w:rPr>
    </w:lvl>
  </w:abstractNum>
  <w:abstractNum w:abstractNumId="29" w15:restartNumberingAfterBreak="0">
    <w:nsid w:val="704844DC"/>
    <w:multiLevelType w:val="hybridMultilevel"/>
    <w:tmpl w:val="C5FE5EC4"/>
    <w:lvl w:ilvl="0" w:tplc="9C4CA17E">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1B51034"/>
    <w:multiLevelType w:val="hybridMultilevel"/>
    <w:tmpl w:val="12EE9D72"/>
    <w:lvl w:ilvl="0" w:tplc="B456F0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76127FB"/>
    <w:multiLevelType w:val="hybridMultilevel"/>
    <w:tmpl w:val="039CE2C4"/>
    <w:lvl w:ilvl="0" w:tplc="96D2950E">
      <w:numFmt w:val="bullet"/>
      <w:lvlText w:val="•"/>
      <w:lvlJc w:val="left"/>
      <w:pPr>
        <w:ind w:left="360" w:firstLine="0"/>
      </w:pPr>
      <w:rPr>
        <w:rFonts w:asciiTheme="minorHAnsi" w:eastAsiaTheme="minorHAnsi" w:hAnsiTheme="minorHAns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BA83A60"/>
    <w:multiLevelType w:val="hybridMultilevel"/>
    <w:tmpl w:val="F13E6C1C"/>
    <w:lvl w:ilvl="0" w:tplc="96D2950E">
      <w:numFmt w:val="bullet"/>
      <w:lvlText w:val="•"/>
      <w:lvlJc w:val="left"/>
      <w:pPr>
        <w:ind w:left="360" w:firstLine="0"/>
      </w:pPr>
      <w:rPr>
        <w:rFonts w:asciiTheme="minorHAnsi" w:eastAsiaTheme="minorHAnsi" w:hAnsiTheme="minorHAns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C6A4197"/>
    <w:multiLevelType w:val="hybridMultilevel"/>
    <w:tmpl w:val="CB341876"/>
    <w:lvl w:ilvl="0" w:tplc="4C7A4B7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D242FCE"/>
    <w:multiLevelType w:val="hybridMultilevel"/>
    <w:tmpl w:val="7318BFA6"/>
    <w:lvl w:ilvl="0" w:tplc="96D2950E">
      <w:numFmt w:val="bullet"/>
      <w:lvlText w:val="•"/>
      <w:lvlJc w:val="left"/>
      <w:pPr>
        <w:ind w:left="360" w:firstLine="0"/>
      </w:pPr>
      <w:rPr>
        <w:rFonts w:asciiTheme="minorHAnsi" w:eastAsiaTheme="minorHAnsi" w:hAnsiTheme="minorHAns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87404046">
    <w:abstractNumId w:val="17"/>
  </w:num>
  <w:num w:numId="2" w16cid:durableId="1716847821">
    <w:abstractNumId w:val="27"/>
  </w:num>
  <w:num w:numId="3" w16cid:durableId="329214240">
    <w:abstractNumId w:val="5"/>
  </w:num>
  <w:num w:numId="4" w16cid:durableId="2119592664">
    <w:abstractNumId w:val="7"/>
  </w:num>
  <w:num w:numId="5" w16cid:durableId="1831601142">
    <w:abstractNumId w:val="34"/>
  </w:num>
  <w:num w:numId="6" w16cid:durableId="367032591">
    <w:abstractNumId w:val="12"/>
  </w:num>
  <w:num w:numId="7" w16cid:durableId="693582758">
    <w:abstractNumId w:val="8"/>
  </w:num>
  <w:num w:numId="8" w16cid:durableId="475877361">
    <w:abstractNumId w:val="19"/>
  </w:num>
  <w:num w:numId="9" w16cid:durableId="2037997192">
    <w:abstractNumId w:val="1"/>
  </w:num>
  <w:num w:numId="10" w16cid:durableId="812914716">
    <w:abstractNumId w:val="21"/>
  </w:num>
  <w:num w:numId="11" w16cid:durableId="121115640">
    <w:abstractNumId w:val="32"/>
  </w:num>
  <w:num w:numId="12" w16cid:durableId="665939631">
    <w:abstractNumId w:val="31"/>
  </w:num>
  <w:num w:numId="13" w16cid:durableId="767847523">
    <w:abstractNumId w:val="3"/>
  </w:num>
  <w:num w:numId="14" w16cid:durableId="839976174">
    <w:abstractNumId w:val="6"/>
  </w:num>
  <w:num w:numId="15" w16cid:durableId="920067944">
    <w:abstractNumId w:val="25"/>
  </w:num>
  <w:num w:numId="16" w16cid:durableId="1302998454">
    <w:abstractNumId w:val="24"/>
  </w:num>
  <w:num w:numId="17" w16cid:durableId="1901940742">
    <w:abstractNumId w:val="28"/>
  </w:num>
  <w:num w:numId="18" w16cid:durableId="449131310">
    <w:abstractNumId w:val="26"/>
  </w:num>
  <w:num w:numId="19" w16cid:durableId="264534561">
    <w:abstractNumId w:val="10"/>
  </w:num>
  <w:num w:numId="20" w16cid:durableId="1664159313">
    <w:abstractNumId w:val="0"/>
  </w:num>
  <w:num w:numId="21" w16cid:durableId="1695568404">
    <w:abstractNumId w:val="30"/>
  </w:num>
  <w:num w:numId="22" w16cid:durableId="570844817">
    <w:abstractNumId w:val="29"/>
  </w:num>
  <w:num w:numId="23" w16cid:durableId="1881282684">
    <w:abstractNumId w:val="11"/>
  </w:num>
  <w:num w:numId="24" w16cid:durableId="480804079">
    <w:abstractNumId w:val="14"/>
  </w:num>
  <w:num w:numId="25" w16cid:durableId="459612397">
    <w:abstractNumId w:val="20"/>
  </w:num>
  <w:num w:numId="26" w16cid:durableId="1404832172">
    <w:abstractNumId w:val="15"/>
  </w:num>
  <w:num w:numId="27" w16cid:durableId="1802184134">
    <w:abstractNumId w:val="23"/>
  </w:num>
  <w:num w:numId="28" w16cid:durableId="55051300">
    <w:abstractNumId w:val="22"/>
  </w:num>
  <w:num w:numId="29" w16cid:durableId="1017343290">
    <w:abstractNumId w:val="16"/>
  </w:num>
  <w:num w:numId="30" w16cid:durableId="65622507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360935847">
    <w:abstractNumId w:val="13"/>
  </w:num>
  <w:num w:numId="32" w16cid:durableId="972751839">
    <w:abstractNumId w:val="13"/>
  </w:num>
  <w:num w:numId="33" w16cid:durableId="1109281695">
    <w:abstractNumId w:val="18"/>
  </w:num>
  <w:num w:numId="34" w16cid:durableId="1167862924">
    <w:abstractNumId w:val="33"/>
  </w:num>
  <w:num w:numId="35" w16cid:durableId="1031689087">
    <w:abstractNumId w:val="2"/>
  </w:num>
  <w:num w:numId="36" w16cid:durableId="1322923631">
    <w:abstractNumId w:val="9"/>
  </w:num>
  <w:num w:numId="37" w16cid:durableId="184269829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ewMDM1NTc2tDAwtDRU0lEKTi0uzszPAykwNK0FAIWpwqMtAAAA"/>
  </w:docVars>
  <w:rsids>
    <w:rsidRoot w:val="00F2552E"/>
    <w:rsid w:val="00005331"/>
    <w:rsid w:val="00006018"/>
    <w:rsid w:val="00006ACF"/>
    <w:rsid w:val="00013B30"/>
    <w:rsid w:val="000146AC"/>
    <w:rsid w:val="00014EED"/>
    <w:rsid w:val="00015C06"/>
    <w:rsid w:val="00016D89"/>
    <w:rsid w:val="00017D69"/>
    <w:rsid w:val="00017EC6"/>
    <w:rsid w:val="00024A0C"/>
    <w:rsid w:val="0002565B"/>
    <w:rsid w:val="00027481"/>
    <w:rsid w:val="00027BD0"/>
    <w:rsid w:val="00030711"/>
    <w:rsid w:val="00031CCF"/>
    <w:rsid w:val="000323F6"/>
    <w:rsid w:val="00033B58"/>
    <w:rsid w:val="00035FA6"/>
    <w:rsid w:val="000372AD"/>
    <w:rsid w:val="00037737"/>
    <w:rsid w:val="00040E7B"/>
    <w:rsid w:val="00041161"/>
    <w:rsid w:val="0004198F"/>
    <w:rsid w:val="00044E86"/>
    <w:rsid w:val="00045F7B"/>
    <w:rsid w:val="000461B0"/>
    <w:rsid w:val="000508A5"/>
    <w:rsid w:val="00050F59"/>
    <w:rsid w:val="00051691"/>
    <w:rsid w:val="000539F9"/>
    <w:rsid w:val="000628E4"/>
    <w:rsid w:val="000629AD"/>
    <w:rsid w:val="00063319"/>
    <w:rsid w:val="0006367F"/>
    <w:rsid w:val="00064B0C"/>
    <w:rsid w:val="00066491"/>
    <w:rsid w:val="00067542"/>
    <w:rsid w:val="00071473"/>
    <w:rsid w:val="00072D38"/>
    <w:rsid w:val="00075FA5"/>
    <w:rsid w:val="00076BCB"/>
    <w:rsid w:val="0008194A"/>
    <w:rsid w:val="00083139"/>
    <w:rsid w:val="00085B0F"/>
    <w:rsid w:val="00085B60"/>
    <w:rsid w:val="00085EB5"/>
    <w:rsid w:val="0008773A"/>
    <w:rsid w:val="00090883"/>
    <w:rsid w:val="00090BF7"/>
    <w:rsid w:val="00092993"/>
    <w:rsid w:val="00093649"/>
    <w:rsid w:val="000951DC"/>
    <w:rsid w:val="00096F5D"/>
    <w:rsid w:val="0009730C"/>
    <w:rsid w:val="00097730"/>
    <w:rsid w:val="000A16D8"/>
    <w:rsid w:val="000A50E5"/>
    <w:rsid w:val="000A5DC6"/>
    <w:rsid w:val="000B299D"/>
    <w:rsid w:val="000B3A98"/>
    <w:rsid w:val="000B53C3"/>
    <w:rsid w:val="000B6C9F"/>
    <w:rsid w:val="000B6CE0"/>
    <w:rsid w:val="000C0581"/>
    <w:rsid w:val="000C0D51"/>
    <w:rsid w:val="000C0F2F"/>
    <w:rsid w:val="000C129D"/>
    <w:rsid w:val="000C2FC7"/>
    <w:rsid w:val="000C5D6E"/>
    <w:rsid w:val="000C637F"/>
    <w:rsid w:val="000C734C"/>
    <w:rsid w:val="000D0A0E"/>
    <w:rsid w:val="000D1D67"/>
    <w:rsid w:val="000D5F9C"/>
    <w:rsid w:val="000D6CAD"/>
    <w:rsid w:val="000D7ADD"/>
    <w:rsid w:val="000E07D4"/>
    <w:rsid w:val="000E1E1D"/>
    <w:rsid w:val="000E3343"/>
    <w:rsid w:val="000E5181"/>
    <w:rsid w:val="000E6F50"/>
    <w:rsid w:val="000F1F4B"/>
    <w:rsid w:val="000F3911"/>
    <w:rsid w:val="000F3A3E"/>
    <w:rsid w:val="000F5B94"/>
    <w:rsid w:val="00100329"/>
    <w:rsid w:val="00102EB2"/>
    <w:rsid w:val="001039E7"/>
    <w:rsid w:val="00104EB7"/>
    <w:rsid w:val="00105671"/>
    <w:rsid w:val="0010725C"/>
    <w:rsid w:val="0010766C"/>
    <w:rsid w:val="00110450"/>
    <w:rsid w:val="0011141D"/>
    <w:rsid w:val="00113C56"/>
    <w:rsid w:val="00114148"/>
    <w:rsid w:val="00114532"/>
    <w:rsid w:val="00114E99"/>
    <w:rsid w:val="0011727B"/>
    <w:rsid w:val="00117DED"/>
    <w:rsid w:val="00120383"/>
    <w:rsid w:val="0012132F"/>
    <w:rsid w:val="00121F96"/>
    <w:rsid w:val="001221E8"/>
    <w:rsid w:val="00123648"/>
    <w:rsid w:val="00123905"/>
    <w:rsid w:val="0012466A"/>
    <w:rsid w:val="001275DF"/>
    <w:rsid w:val="001308E0"/>
    <w:rsid w:val="001327C5"/>
    <w:rsid w:val="001334B2"/>
    <w:rsid w:val="00135A90"/>
    <w:rsid w:val="00136752"/>
    <w:rsid w:val="00140285"/>
    <w:rsid w:val="00143B85"/>
    <w:rsid w:val="00144116"/>
    <w:rsid w:val="0014476A"/>
    <w:rsid w:val="001465A6"/>
    <w:rsid w:val="00147AF8"/>
    <w:rsid w:val="0015093A"/>
    <w:rsid w:val="0015098E"/>
    <w:rsid w:val="00151DBF"/>
    <w:rsid w:val="0015358C"/>
    <w:rsid w:val="0015418E"/>
    <w:rsid w:val="0015430F"/>
    <w:rsid w:val="0015451D"/>
    <w:rsid w:val="00157838"/>
    <w:rsid w:val="00157ABE"/>
    <w:rsid w:val="00160A41"/>
    <w:rsid w:val="00161943"/>
    <w:rsid w:val="00164F8F"/>
    <w:rsid w:val="001658D1"/>
    <w:rsid w:val="00171CC8"/>
    <w:rsid w:val="001744A8"/>
    <w:rsid w:val="00174A6D"/>
    <w:rsid w:val="001762D0"/>
    <w:rsid w:val="00177E9C"/>
    <w:rsid w:val="0018025A"/>
    <w:rsid w:val="001805AB"/>
    <w:rsid w:val="00180C15"/>
    <w:rsid w:val="00181552"/>
    <w:rsid w:val="0018171C"/>
    <w:rsid w:val="00182BEB"/>
    <w:rsid w:val="00182C29"/>
    <w:rsid w:val="00183F6E"/>
    <w:rsid w:val="001841C0"/>
    <w:rsid w:val="00186076"/>
    <w:rsid w:val="00186B01"/>
    <w:rsid w:val="00186FFF"/>
    <w:rsid w:val="00192719"/>
    <w:rsid w:val="00194598"/>
    <w:rsid w:val="00195D69"/>
    <w:rsid w:val="00196BE4"/>
    <w:rsid w:val="001A08BB"/>
    <w:rsid w:val="001A219E"/>
    <w:rsid w:val="001A322D"/>
    <w:rsid w:val="001A37D0"/>
    <w:rsid w:val="001B00A5"/>
    <w:rsid w:val="001B0C94"/>
    <w:rsid w:val="001B1DC2"/>
    <w:rsid w:val="001B3FF3"/>
    <w:rsid w:val="001B511F"/>
    <w:rsid w:val="001B5CDA"/>
    <w:rsid w:val="001B6881"/>
    <w:rsid w:val="001B6AC8"/>
    <w:rsid w:val="001B6F12"/>
    <w:rsid w:val="001B767B"/>
    <w:rsid w:val="001C08C4"/>
    <w:rsid w:val="001C1F32"/>
    <w:rsid w:val="001C27C9"/>
    <w:rsid w:val="001C2BB1"/>
    <w:rsid w:val="001C31EE"/>
    <w:rsid w:val="001C3313"/>
    <w:rsid w:val="001C36FA"/>
    <w:rsid w:val="001C45A4"/>
    <w:rsid w:val="001D090F"/>
    <w:rsid w:val="001D1C42"/>
    <w:rsid w:val="001D218B"/>
    <w:rsid w:val="001D459B"/>
    <w:rsid w:val="001D4F8C"/>
    <w:rsid w:val="001D6AAC"/>
    <w:rsid w:val="001D7D86"/>
    <w:rsid w:val="001E0BA6"/>
    <w:rsid w:val="001E0ED8"/>
    <w:rsid w:val="001E150A"/>
    <w:rsid w:val="001E2951"/>
    <w:rsid w:val="001E3474"/>
    <w:rsid w:val="001E3E5C"/>
    <w:rsid w:val="001E428E"/>
    <w:rsid w:val="001E48C6"/>
    <w:rsid w:val="001E688D"/>
    <w:rsid w:val="001E7592"/>
    <w:rsid w:val="001F0225"/>
    <w:rsid w:val="001F1CF0"/>
    <w:rsid w:val="001F4390"/>
    <w:rsid w:val="001F48A9"/>
    <w:rsid w:val="001F6592"/>
    <w:rsid w:val="00201F25"/>
    <w:rsid w:val="002025DD"/>
    <w:rsid w:val="00203AE2"/>
    <w:rsid w:val="00203D85"/>
    <w:rsid w:val="002103D4"/>
    <w:rsid w:val="002115E8"/>
    <w:rsid w:val="0021428C"/>
    <w:rsid w:val="00217DC5"/>
    <w:rsid w:val="0022249E"/>
    <w:rsid w:val="00223375"/>
    <w:rsid w:val="0022664F"/>
    <w:rsid w:val="00226A19"/>
    <w:rsid w:val="00226EFD"/>
    <w:rsid w:val="00236ACC"/>
    <w:rsid w:val="00240356"/>
    <w:rsid w:val="00242F86"/>
    <w:rsid w:val="00243D04"/>
    <w:rsid w:val="00244E4A"/>
    <w:rsid w:val="0024609D"/>
    <w:rsid w:val="00247E82"/>
    <w:rsid w:val="0025283E"/>
    <w:rsid w:val="002539DE"/>
    <w:rsid w:val="002572F0"/>
    <w:rsid w:val="00260F37"/>
    <w:rsid w:val="0026161C"/>
    <w:rsid w:val="00263093"/>
    <w:rsid w:val="00263F24"/>
    <w:rsid w:val="00264994"/>
    <w:rsid w:val="002652BA"/>
    <w:rsid w:val="00272360"/>
    <w:rsid w:val="00274466"/>
    <w:rsid w:val="00274BDC"/>
    <w:rsid w:val="00275A33"/>
    <w:rsid w:val="00280BC4"/>
    <w:rsid w:val="00282055"/>
    <w:rsid w:val="00283CE6"/>
    <w:rsid w:val="00287C4A"/>
    <w:rsid w:val="00287C97"/>
    <w:rsid w:val="002937F0"/>
    <w:rsid w:val="002977FE"/>
    <w:rsid w:val="002A0620"/>
    <w:rsid w:val="002A21DF"/>
    <w:rsid w:val="002A2DA0"/>
    <w:rsid w:val="002A4677"/>
    <w:rsid w:val="002A566F"/>
    <w:rsid w:val="002A66B0"/>
    <w:rsid w:val="002B06C4"/>
    <w:rsid w:val="002B08B7"/>
    <w:rsid w:val="002B1ABA"/>
    <w:rsid w:val="002B381D"/>
    <w:rsid w:val="002B448A"/>
    <w:rsid w:val="002B4837"/>
    <w:rsid w:val="002B4F42"/>
    <w:rsid w:val="002B5252"/>
    <w:rsid w:val="002C1D2A"/>
    <w:rsid w:val="002C2091"/>
    <w:rsid w:val="002C2B4C"/>
    <w:rsid w:val="002C405C"/>
    <w:rsid w:val="002C54E3"/>
    <w:rsid w:val="002C7EA8"/>
    <w:rsid w:val="002D0A2B"/>
    <w:rsid w:val="002D0E81"/>
    <w:rsid w:val="002D12C1"/>
    <w:rsid w:val="002D1C26"/>
    <w:rsid w:val="002D256A"/>
    <w:rsid w:val="002D2D4D"/>
    <w:rsid w:val="002D4C97"/>
    <w:rsid w:val="002D57DE"/>
    <w:rsid w:val="002D5FE5"/>
    <w:rsid w:val="002D60C0"/>
    <w:rsid w:val="002D7A08"/>
    <w:rsid w:val="002E4019"/>
    <w:rsid w:val="002E5A98"/>
    <w:rsid w:val="002F0000"/>
    <w:rsid w:val="002F0A29"/>
    <w:rsid w:val="002F1FDF"/>
    <w:rsid w:val="002F27FB"/>
    <w:rsid w:val="002F42FF"/>
    <w:rsid w:val="002F5441"/>
    <w:rsid w:val="002F68BA"/>
    <w:rsid w:val="00302C48"/>
    <w:rsid w:val="003030CF"/>
    <w:rsid w:val="00305BDC"/>
    <w:rsid w:val="00306C18"/>
    <w:rsid w:val="003076AF"/>
    <w:rsid w:val="003105C0"/>
    <w:rsid w:val="00312E77"/>
    <w:rsid w:val="00315913"/>
    <w:rsid w:val="00316208"/>
    <w:rsid w:val="0031710D"/>
    <w:rsid w:val="00321B37"/>
    <w:rsid w:val="0032209D"/>
    <w:rsid w:val="00323D0B"/>
    <w:rsid w:val="00324972"/>
    <w:rsid w:val="0032607B"/>
    <w:rsid w:val="003279CC"/>
    <w:rsid w:val="00330CEA"/>
    <w:rsid w:val="00330FD7"/>
    <w:rsid w:val="0033339B"/>
    <w:rsid w:val="0034212B"/>
    <w:rsid w:val="00344CFE"/>
    <w:rsid w:val="0034603D"/>
    <w:rsid w:val="003478EF"/>
    <w:rsid w:val="003508C4"/>
    <w:rsid w:val="003508F4"/>
    <w:rsid w:val="00350A0B"/>
    <w:rsid w:val="00351B39"/>
    <w:rsid w:val="00351C97"/>
    <w:rsid w:val="00353235"/>
    <w:rsid w:val="00354B4A"/>
    <w:rsid w:val="0036028E"/>
    <w:rsid w:val="003607C9"/>
    <w:rsid w:val="003608E1"/>
    <w:rsid w:val="00360D86"/>
    <w:rsid w:val="00361C96"/>
    <w:rsid w:val="00364BD3"/>
    <w:rsid w:val="00365FF1"/>
    <w:rsid w:val="003663DC"/>
    <w:rsid w:val="0037082D"/>
    <w:rsid w:val="003730CF"/>
    <w:rsid w:val="00373268"/>
    <w:rsid w:val="0037532D"/>
    <w:rsid w:val="00377006"/>
    <w:rsid w:val="00377515"/>
    <w:rsid w:val="0037781A"/>
    <w:rsid w:val="00380B79"/>
    <w:rsid w:val="003817E3"/>
    <w:rsid w:val="003836E1"/>
    <w:rsid w:val="003865AB"/>
    <w:rsid w:val="00391AC1"/>
    <w:rsid w:val="003964A3"/>
    <w:rsid w:val="003A2F87"/>
    <w:rsid w:val="003A328D"/>
    <w:rsid w:val="003A3604"/>
    <w:rsid w:val="003A3838"/>
    <w:rsid w:val="003A4F6F"/>
    <w:rsid w:val="003B0AB3"/>
    <w:rsid w:val="003B2A68"/>
    <w:rsid w:val="003B6A7D"/>
    <w:rsid w:val="003B6B6F"/>
    <w:rsid w:val="003C1C44"/>
    <w:rsid w:val="003C23E1"/>
    <w:rsid w:val="003C2DDF"/>
    <w:rsid w:val="003C36F8"/>
    <w:rsid w:val="003D04BD"/>
    <w:rsid w:val="003D10B1"/>
    <w:rsid w:val="003D1F07"/>
    <w:rsid w:val="003D255B"/>
    <w:rsid w:val="003D3082"/>
    <w:rsid w:val="003D69CE"/>
    <w:rsid w:val="003D7302"/>
    <w:rsid w:val="003E1583"/>
    <w:rsid w:val="003E19D5"/>
    <w:rsid w:val="003E22FB"/>
    <w:rsid w:val="003E66FE"/>
    <w:rsid w:val="003E67CC"/>
    <w:rsid w:val="003F3757"/>
    <w:rsid w:val="003F42A5"/>
    <w:rsid w:val="003F435C"/>
    <w:rsid w:val="003F546E"/>
    <w:rsid w:val="003F56B4"/>
    <w:rsid w:val="00400D65"/>
    <w:rsid w:val="00400EFD"/>
    <w:rsid w:val="0040154C"/>
    <w:rsid w:val="004016ED"/>
    <w:rsid w:val="00404966"/>
    <w:rsid w:val="0040568E"/>
    <w:rsid w:val="00406B9E"/>
    <w:rsid w:val="004078F2"/>
    <w:rsid w:val="0041145B"/>
    <w:rsid w:val="00411609"/>
    <w:rsid w:val="00412167"/>
    <w:rsid w:val="00416AB7"/>
    <w:rsid w:val="004229C3"/>
    <w:rsid w:val="00423895"/>
    <w:rsid w:val="00423D8A"/>
    <w:rsid w:val="004246D0"/>
    <w:rsid w:val="004258BD"/>
    <w:rsid w:val="00430DA7"/>
    <w:rsid w:val="00431CC5"/>
    <w:rsid w:val="00431EB0"/>
    <w:rsid w:val="00432509"/>
    <w:rsid w:val="004334F4"/>
    <w:rsid w:val="00434E0F"/>
    <w:rsid w:val="00436106"/>
    <w:rsid w:val="00437307"/>
    <w:rsid w:val="004414EC"/>
    <w:rsid w:val="00441B71"/>
    <w:rsid w:val="00444AED"/>
    <w:rsid w:val="00444B02"/>
    <w:rsid w:val="00446F70"/>
    <w:rsid w:val="00447007"/>
    <w:rsid w:val="0045265A"/>
    <w:rsid w:val="00453040"/>
    <w:rsid w:val="00453DAC"/>
    <w:rsid w:val="004540AD"/>
    <w:rsid w:val="00454E86"/>
    <w:rsid w:val="004552EF"/>
    <w:rsid w:val="00455879"/>
    <w:rsid w:val="004559DB"/>
    <w:rsid w:val="00456B1F"/>
    <w:rsid w:val="004611EE"/>
    <w:rsid w:val="004617B4"/>
    <w:rsid w:val="004663CA"/>
    <w:rsid w:val="0047149F"/>
    <w:rsid w:val="00473F64"/>
    <w:rsid w:val="00475562"/>
    <w:rsid w:val="004756F4"/>
    <w:rsid w:val="00475772"/>
    <w:rsid w:val="00487550"/>
    <w:rsid w:val="00487FA2"/>
    <w:rsid w:val="00490364"/>
    <w:rsid w:val="004926A6"/>
    <w:rsid w:val="00493615"/>
    <w:rsid w:val="004942C7"/>
    <w:rsid w:val="00497257"/>
    <w:rsid w:val="00497D41"/>
    <w:rsid w:val="004A099F"/>
    <w:rsid w:val="004A29A6"/>
    <w:rsid w:val="004A349C"/>
    <w:rsid w:val="004A45AB"/>
    <w:rsid w:val="004A52C3"/>
    <w:rsid w:val="004A652D"/>
    <w:rsid w:val="004A6873"/>
    <w:rsid w:val="004A6953"/>
    <w:rsid w:val="004B1C78"/>
    <w:rsid w:val="004B1D39"/>
    <w:rsid w:val="004B704F"/>
    <w:rsid w:val="004C285D"/>
    <w:rsid w:val="004C50F2"/>
    <w:rsid w:val="004C533C"/>
    <w:rsid w:val="004C5B93"/>
    <w:rsid w:val="004C5F9F"/>
    <w:rsid w:val="004C60E2"/>
    <w:rsid w:val="004C764B"/>
    <w:rsid w:val="004D3A0D"/>
    <w:rsid w:val="004D3ADD"/>
    <w:rsid w:val="004D4B68"/>
    <w:rsid w:val="004D5518"/>
    <w:rsid w:val="004D56F3"/>
    <w:rsid w:val="004D6920"/>
    <w:rsid w:val="004D69A7"/>
    <w:rsid w:val="004D7401"/>
    <w:rsid w:val="004E2266"/>
    <w:rsid w:val="004E2275"/>
    <w:rsid w:val="004E3EDD"/>
    <w:rsid w:val="004E4B56"/>
    <w:rsid w:val="004E4FD8"/>
    <w:rsid w:val="004E6683"/>
    <w:rsid w:val="004E6764"/>
    <w:rsid w:val="004E6F67"/>
    <w:rsid w:val="004F1B3E"/>
    <w:rsid w:val="004F27C9"/>
    <w:rsid w:val="004F5C07"/>
    <w:rsid w:val="004F6C98"/>
    <w:rsid w:val="004F73C9"/>
    <w:rsid w:val="00500BC6"/>
    <w:rsid w:val="005010CA"/>
    <w:rsid w:val="00503932"/>
    <w:rsid w:val="005071E7"/>
    <w:rsid w:val="0050750B"/>
    <w:rsid w:val="005079C1"/>
    <w:rsid w:val="0051252A"/>
    <w:rsid w:val="00514892"/>
    <w:rsid w:val="005162BB"/>
    <w:rsid w:val="005175A4"/>
    <w:rsid w:val="005207D1"/>
    <w:rsid w:val="00521367"/>
    <w:rsid w:val="0052232C"/>
    <w:rsid w:val="00523D59"/>
    <w:rsid w:val="005271B1"/>
    <w:rsid w:val="0053091E"/>
    <w:rsid w:val="005311F9"/>
    <w:rsid w:val="005357B5"/>
    <w:rsid w:val="00537FD0"/>
    <w:rsid w:val="00540874"/>
    <w:rsid w:val="00540C58"/>
    <w:rsid w:val="00540EEB"/>
    <w:rsid w:val="00542A03"/>
    <w:rsid w:val="00545B56"/>
    <w:rsid w:val="0054607B"/>
    <w:rsid w:val="00546929"/>
    <w:rsid w:val="00546C8B"/>
    <w:rsid w:val="0055277E"/>
    <w:rsid w:val="005532D4"/>
    <w:rsid w:val="005538E8"/>
    <w:rsid w:val="005547D1"/>
    <w:rsid w:val="005575B5"/>
    <w:rsid w:val="00561A05"/>
    <w:rsid w:val="00562339"/>
    <w:rsid w:val="00564DDD"/>
    <w:rsid w:val="00572B53"/>
    <w:rsid w:val="00573B34"/>
    <w:rsid w:val="005778B0"/>
    <w:rsid w:val="00580822"/>
    <w:rsid w:val="00583D3A"/>
    <w:rsid w:val="005864DA"/>
    <w:rsid w:val="00593DDA"/>
    <w:rsid w:val="005954C9"/>
    <w:rsid w:val="0059569A"/>
    <w:rsid w:val="005A1373"/>
    <w:rsid w:val="005A1A1E"/>
    <w:rsid w:val="005A5A5B"/>
    <w:rsid w:val="005A70F0"/>
    <w:rsid w:val="005B466A"/>
    <w:rsid w:val="005B4A67"/>
    <w:rsid w:val="005B4EA8"/>
    <w:rsid w:val="005B5FBB"/>
    <w:rsid w:val="005B76C6"/>
    <w:rsid w:val="005C00D9"/>
    <w:rsid w:val="005C0703"/>
    <w:rsid w:val="005C2F86"/>
    <w:rsid w:val="005C3E55"/>
    <w:rsid w:val="005C446A"/>
    <w:rsid w:val="005C496D"/>
    <w:rsid w:val="005C55B8"/>
    <w:rsid w:val="005C6960"/>
    <w:rsid w:val="005C6B55"/>
    <w:rsid w:val="005C74B0"/>
    <w:rsid w:val="005C7691"/>
    <w:rsid w:val="005D1290"/>
    <w:rsid w:val="005D1B87"/>
    <w:rsid w:val="005D464F"/>
    <w:rsid w:val="005D6B0D"/>
    <w:rsid w:val="005D6EFA"/>
    <w:rsid w:val="005E14D6"/>
    <w:rsid w:val="005E21E7"/>
    <w:rsid w:val="005E3D44"/>
    <w:rsid w:val="005E48E9"/>
    <w:rsid w:val="005E6533"/>
    <w:rsid w:val="005E727A"/>
    <w:rsid w:val="005F0697"/>
    <w:rsid w:val="005F2B31"/>
    <w:rsid w:val="005F6655"/>
    <w:rsid w:val="005F6A44"/>
    <w:rsid w:val="005F75EE"/>
    <w:rsid w:val="00600525"/>
    <w:rsid w:val="00601A17"/>
    <w:rsid w:val="0060409A"/>
    <w:rsid w:val="00604698"/>
    <w:rsid w:val="00604CDF"/>
    <w:rsid w:val="00605595"/>
    <w:rsid w:val="00605AAC"/>
    <w:rsid w:val="00606753"/>
    <w:rsid w:val="006075DD"/>
    <w:rsid w:val="00610988"/>
    <w:rsid w:val="0061267A"/>
    <w:rsid w:val="0061291D"/>
    <w:rsid w:val="006158E7"/>
    <w:rsid w:val="00615FA2"/>
    <w:rsid w:val="0061687B"/>
    <w:rsid w:val="00616B5D"/>
    <w:rsid w:val="00617D54"/>
    <w:rsid w:val="00620C0B"/>
    <w:rsid w:val="00621BB2"/>
    <w:rsid w:val="00622AEA"/>
    <w:rsid w:val="00624957"/>
    <w:rsid w:val="00626582"/>
    <w:rsid w:val="00627457"/>
    <w:rsid w:val="00631D39"/>
    <w:rsid w:val="00632526"/>
    <w:rsid w:val="006331B3"/>
    <w:rsid w:val="00636087"/>
    <w:rsid w:val="00637A3A"/>
    <w:rsid w:val="00637AFE"/>
    <w:rsid w:val="00652D47"/>
    <w:rsid w:val="00652DD7"/>
    <w:rsid w:val="00653DFF"/>
    <w:rsid w:val="00653EA1"/>
    <w:rsid w:val="00654F44"/>
    <w:rsid w:val="00661506"/>
    <w:rsid w:val="006631F4"/>
    <w:rsid w:val="006640B3"/>
    <w:rsid w:val="00665C20"/>
    <w:rsid w:val="006708A8"/>
    <w:rsid w:val="006731C8"/>
    <w:rsid w:val="00675641"/>
    <w:rsid w:val="00675B05"/>
    <w:rsid w:val="00675E94"/>
    <w:rsid w:val="0067653F"/>
    <w:rsid w:val="00677650"/>
    <w:rsid w:val="00684CD7"/>
    <w:rsid w:val="00694869"/>
    <w:rsid w:val="006955E8"/>
    <w:rsid w:val="00695EC2"/>
    <w:rsid w:val="006963D2"/>
    <w:rsid w:val="00696DD8"/>
    <w:rsid w:val="006979CC"/>
    <w:rsid w:val="006A5B0A"/>
    <w:rsid w:val="006A5CBA"/>
    <w:rsid w:val="006A6D4C"/>
    <w:rsid w:val="006A7A1A"/>
    <w:rsid w:val="006B2550"/>
    <w:rsid w:val="006B2C54"/>
    <w:rsid w:val="006B424E"/>
    <w:rsid w:val="006B4D53"/>
    <w:rsid w:val="006B4DB7"/>
    <w:rsid w:val="006B53EA"/>
    <w:rsid w:val="006B5AF1"/>
    <w:rsid w:val="006B74FA"/>
    <w:rsid w:val="006B75D8"/>
    <w:rsid w:val="006B789C"/>
    <w:rsid w:val="006C1497"/>
    <w:rsid w:val="006C3285"/>
    <w:rsid w:val="006C41FC"/>
    <w:rsid w:val="006C514D"/>
    <w:rsid w:val="006C5500"/>
    <w:rsid w:val="006D06C5"/>
    <w:rsid w:val="006D19CB"/>
    <w:rsid w:val="006D27DA"/>
    <w:rsid w:val="006D33B5"/>
    <w:rsid w:val="006D4759"/>
    <w:rsid w:val="006D582F"/>
    <w:rsid w:val="006D6A1E"/>
    <w:rsid w:val="006E54B8"/>
    <w:rsid w:val="006E60E5"/>
    <w:rsid w:val="006E67BF"/>
    <w:rsid w:val="006E6A0B"/>
    <w:rsid w:val="006F2229"/>
    <w:rsid w:val="006F4A27"/>
    <w:rsid w:val="006F5C1D"/>
    <w:rsid w:val="007001D0"/>
    <w:rsid w:val="0071059F"/>
    <w:rsid w:val="007149ED"/>
    <w:rsid w:val="00716AD8"/>
    <w:rsid w:val="0072126B"/>
    <w:rsid w:val="007223DF"/>
    <w:rsid w:val="00726FA5"/>
    <w:rsid w:val="00737922"/>
    <w:rsid w:val="00737CBF"/>
    <w:rsid w:val="00740288"/>
    <w:rsid w:val="00740A95"/>
    <w:rsid w:val="00740AD8"/>
    <w:rsid w:val="00743ED7"/>
    <w:rsid w:val="007459F8"/>
    <w:rsid w:val="00750179"/>
    <w:rsid w:val="007501CD"/>
    <w:rsid w:val="00751C4A"/>
    <w:rsid w:val="0075330E"/>
    <w:rsid w:val="00753A5F"/>
    <w:rsid w:val="0075499A"/>
    <w:rsid w:val="0075563D"/>
    <w:rsid w:val="00762306"/>
    <w:rsid w:val="007625D6"/>
    <w:rsid w:val="007629A4"/>
    <w:rsid w:val="007642F5"/>
    <w:rsid w:val="0076442D"/>
    <w:rsid w:val="007656E1"/>
    <w:rsid w:val="00766DAF"/>
    <w:rsid w:val="00770DF7"/>
    <w:rsid w:val="00772F2D"/>
    <w:rsid w:val="007744D0"/>
    <w:rsid w:val="007769C8"/>
    <w:rsid w:val="00777DD3"/>
    <w:rsid w:val="00777EFE"/>
    <w:rsid w:val="00781296"/>
    <w:rsid w:val="00783284"/>
    <w:rsid w:val="00783459"/>
    <w:rsid w:val="007855FF"/>
    <w:rsid w:val="00785821"/>
    <w:rsid w:val="00786752"/>
    <w:rsid w:val="00787576"/>
    <w:rsid w:val="00787876"/>
    <w:rsid w:val="007905AD"/>
    <w:rsid w:val="00795812"/>
    <w:rsid w:val="00796C67"/>
    <w:rsid w:val="0079714C"/>
    <w:rsid w:val="00797E51"/>
    <w:rsid w:val="007A2D76"/>
    <w:rsid w:val="007A46DB"/>
    <w:rsid w:val="007A4893"/>
    <w:rsid w:val="007A5CC8"/>
    <w:rsid w:val="007A7529"/>
    <w:rsid w:val="007B6414"/>
    <w:rsid w:val="007B763E"/>
    <w:rsid w:val="007B77A8"/>
    <w:rsid w:val="007B7D8B"/>
    <w:rsid w:val="007C0570"/>
    <w:rsid w:val="007C2018"/>
    <w:rsid w:val="007C4890"/>
    <w:rsid w:val="007C51DF"/>
    <w:rsid w:val="007C6CFD"/>
    <w:rsid w:val="007D0102"/>
    <w:rsid w:val="007D4B35"/>
    <w:rsid w:val="007D6854"/>
    <w:rsid w:val="007E02CE"/>
    <w:rsid w:val="007E0457"/>
    <w:rsid w:val="007E3876"/>
    <w:rsid w:val="007E3A17"/>
    <w:rsid w:val="007E431E"/>
    <w:rsid w:val="007E4F69"/>
    <w:rsid w:val="007E5A2D"/>
    <w:rsid w:val="007F0BE3"/>
    <w:rsid w:val="007F0F1F"/>
    <w:rsid w:val="007F139C"/>
    <w:rsid w:val="007F1BB0"/>
    <w:rsid w:val="007F1E45"/>
    <w:rsid w:val="007F1F8B"/>
    <w:rsid w:val="007F1FEB"/>
    <w:rsid w:val="007F3DDA"/>
    <w:rsid w:val="007F45F9"/>
    <w:rsid w:val="007F6280"/>
    <w:rsid w:val="007F6831"/>
    <w:rsid w:val="007F7223"/>
    <w:rsid w:val="00803C72"/>
    <w:rsid w:val="008048E0"/>
    <w:rsid w:val="008053BA"/>
    <w:rsid w:val="00805E17"/>
    <w:rsid w:val="00807A79"/>
    <w:rsid w:val="00807D19"/>
    <w:rsid w:val="0081163D"/>
    <w:rsid w:val="008130E4"/>
    <w:rsid w:val="00813443"/>
    <w:rsid w:val="008142AD"/>
    <w:rsid w:val="008155E5"/>
    <w:rsid w:val="00815770"/>
    <w:rsid w:val="00815D59"/>
    <w:rsid w:val="0081613E"/>
    <w:rsid w:val="008204CC"/>
    <w:rsid w:val="0082292B"/>
    <w:rsid w:val="00822FF2"/>
    <w:rsid w:val="00823564"/>
    <w:rsid w:val="00823636"/>
    <w:rsid w:val="008252EB"/>
    <w:rsid w:val="008258B5"/>
    <w:rsid w:val="008265EF"/>
    <w:rsid w:val="00830DB2"/>
    <w:rsid w:val="00833A78"/>
    <w:rsid w:val="00840083"/>
    <w:rsid w:val="0084139F"/>
    <w:rsid w:val="00842FDE"/>
    <w:rsid w:val="00843489"/>
    <w:rsid w:val="00843724"/>
    <w:rsid w:val="00845B71"/>
    <w:rsid w:val="008467F3"/>
    <w:rsid w:val="00847B18"/>
    <w:rsid w:val="00853C7B"/>
    <w:rsid w:val="00856AD1"/>
    <w:rsid w:val="008605F8"/>
    <w:rsid w:val="0086121C"/>
    <w:rsid w:val="00861347"/>
    <w:rsid w:val="008613E6"/>
    <w:rsid w:val="00861F8C"/>
    <w:rsid w:val="00862587"/>
    <w:rsid w:val="00862957"/>
    <w:rsid w:val="0086364E"/>
    <w:rsid w:val="00864365"/>
    <w:rsid w:val="00865E86"/>
    <w:rsid w:val="00867578"/>
    <w:rsid w:val="00867A7C"/>
    <w:rsid w:val="008705E7"/>
    <w:rsid w:val="00870FAD"/>
    <w:rsid w:val="0087213B"/>
    <w:rsid w:val="008751D4"/>
    <w:rsid w:val="00876F07"/>
    <w:rsid w:val="00880392"/>
    <w:rsid w:val="008810FC"/>
    <w:rsid w:val="008812AB"/>
    <w:rsid w:val="00883C10"/>
    <w:rsid w:val="00884920"/>
    <w:rsid w:val="008859E8"/>
    <w:rsid w:val="00885D41"/>
    <w:rsid w:val="00886DFC"/>
    <w:rsid w:val="008904BD"/>
    <w:rsid w:val="00890B1E"/>
    <w:rsid w:val="0089272C"/>
    <w:rsid w:val="00892823"/>
    <w:rsid w:val="00895EAD"/>
    <w:rsid w:val="008A02CD"/>
    <w:rsid w:val="008A478C"/>
    <w:rsid w:val="008B35C5"/>
    <w:rsid w:val="008B4267"/>
    <w:rsid w:val="008B4818"/>
    <w:rsid w:val="008B608A"/>
    <w:rsid w:val="008C21CF"/>
    <w:rsid w:val="008C43B9"/>
    <w:rsid w:val="008C6B28"/>
    <w:rsid w:val="008D116D"/>
    <w:rsid w:val="008D1977"/>
    <w:rsid w:val="008D3FD7"/>
    <w:rsid w:val="008D688E"/>
    <w:rsid w:val="008D78EE"/>
    <w:rsid w:val="008E0517"/>
    <w:rsid w:val="008E3114"/>
    <w:rsid w:val="008F1161"/>
    <w:rsid w:val="008F33CF"/>
    <w:rsid w:val="008F541E"/>
    <w:rsid w:val="008F61D2"/>
    <w:rsid w:val="00900C02"/>
    <w:rsid w:val="00901EAC"/>
    <w:rsid w:val="0090224D"/>
    <w:rsid w:val="009051E5"/>
    <w:rsid w:val="00906BFD"/>
    <w:rsid w:val="00912B7A"/>
    <w:rsid w:val="00912F7E"/>
    <w:rsid w:val="00913210"/>
    <w:rsid w:val="00922A59"/>
    <w:rsid w:val="00922AAA"/>
    <w:rsid w:val="00930D11"/>
    <w:rsid w:val="009316DA"/>
    <w:rsid w:val="00931D12"/>
    <w:rsid w:val="00933598"/>
    <w:rsid w:val="0093442A"/>
    <w:rsid w:val="009357BF"/>
    <w:rsid w:val="00935B5C"/>
    <w:rsid w:val="00937095"/>
    <w:rsid w:val="0094077D"/>
    <w:rsid w:val="0094177F"/>
    <w:rsid w:val="00942710"/>
    <w:rsid w:val="00944FDC"/>
    <w:rsid w:val="00947ABE"/>
    <w:rsid w:val="00951213"/>
    <w:rsid w:val="00952C92"/>
    <w:rsid w:val="0095313D"/>
    <w:rsid w:val="0095345A"/>
    <w:rsid w:val="0095399D"/>
    <w:rsid w:val="00953E77"/>
    <w:rsid w:val="00954E2C"/>
    <w:rsid w:val="0095607C"/>
    <w:rsid w:val="00956B79"/>
    <w:rsid w:val="00956EA3"/>
    <w:rsid w:val="0096560D"/>
    <w:rsid w:val="00965F3F"/>
    <w:rsid w:val="00967CF3"/>
    <w:rsid w:val="00970358"/>
    <w:rsid w:val="00973885"/>
    <w:rsid w:val="009745C7"/>
    <w:rsid w:val="00975605"/>
    <w:rsid w:val="0097645E"/>
    <w:rsid w:val="00976C3B"/>
    <w:rsid w:val="00976EB6"/>
    <w:rsid w:val="00980093"/>
    <w:rsid w:val="009842E7"/>
    <w:rsid w:val="009848CB"/>
    <w:rsid w:val="00984954"/>
    <w:rsid w:val="00986C7B"/>
    <w:rsid w:val="00986E7F"/>
    <w:rsid w:val="00987E77"/>
    <w:rsid w:val="00993659"/>
    <w:rsid w:val="00994B39"/>
    <w:rsid w:val="00997FA9"/>
    <w:rsid w:val="009A16AE"/>
    <w:rsid w:val="009A1DEC"/>
    <w:rsid w:val="009A4D60"/>
    <w:rsid w:val="009A56AD"/>
    <w:rsid w:val="009A7E60"/>
    <w:rsid w:val="009B4B50"/>
    <w:rsid w:val="009B7779"/>
    <w:rsid w:val="009B7E87"/>
    <w:rsid w:val="009C45DC"/>
    <w:rsid w:val="009C4B71"/>
    <w:rsid w:val="009C58D9"/>
    <w:rsid w:val="009D3525"/>
    <w:rsid w:val="009D3F71"/>
    <w:rsid w:val="009D5D0A"/>
    <w:rsid w:val="009D5FB1"/>
    <w:rsid w:val="009E0054"/>
    <w:rsid w:val="009E0D50"/>
    <w:rsid w:val="009E38EE"/>
    <w:rsid w:val="009E42A5"/>
    <w:rsid w:val="009E4B87"/>
    <w:rsid w:val="009E5766"/>
    <w:rsid w:val="009E5947"/>
    <w:rsid w:val="009F127C"/>
    <w:rsid w:val="009F20F5"/>
    <w:rsid w:val="009F353A"/>
    <w:rsid w:val="009F3FCE"/>
    <w:rsid w:val="009F5359"/>
    <w:rsid w:val="009F6CA8"/>
    <w:rsid w:val="00A04209"/>
    <w:rsid w:val="00A07D8B"/>
    <w:rsid w:val="00A10FA1"/>
    <w:rsid w:val="00A11A1C"/>
    <w:rsid w:val="00A11DFA"/>
    <w:rsid w:val="00A120D1"/>
    <w:rsid w:val="00A12A17"/>
    <w:rsid w:val="00A1568B"/>
    <w:rsid w:val="00A16918"/>
    <w:rsid w:val="00A2286A"/>
    <w:rsid w:val="00A2424E"/>
    <w:rsid w:val="00A24787"/>
    <w:rsid w:val="00A24F3F"/>
    <w:rsid w:val="00A25C81"/>
    <w:rsid w:val="00A25D65"/>
    <w:rsid w:val="00A30B85"/>
    <w:rsid w:val="00A30E9F"/>
    <w:rsid w:val="00A322C6"/>
    <w:rsid w:val="00A34744"/>
    <w:rsid w:val="00A367A5"/>
    <w:rsid w:val="00A37499"/>
    <w:rsid w:val="00A403EB"/>
    <w:rsid w:val="00A40F4F"/>
    <w:rsid w:val="00A42425"/>
    <w:rsid w:val="00A42C5D"/>
    <w:rsid w:val="00A44132"/>
    <w:rsid w:val="00A44594"/>
    <w:rsid w:val="00A45216"/>
    <w:rsid w:val="00A45490"/>
    <w:rsid w:val="00A4664D"/>
    <w:rsid w:val="00A4755E"/>
    <w:rsid w:val="00A47833"/>
    <w:rsid w:val="00A50D94"/>
    <w:rsid w:val="00A54249"/>
    <w:rsid w:val="00A54CBD"/>
    <w:rsid w:val="00A57E03"/>
    <w:rsid w:val="00A60924"/>
    <w:rsid w:val="00A624B1"/>
    <w:rsid w:val="00A6250F"/>
    <w:rsid w:val="00A626D7"/>
    <w:rsid w:val="00A658F1"/>
    <w:rsid w:val="00A66472"/>
    <w:rsid w:val="00A66D15"/>
    <w:rsid w:val="00A72084"/>
    <w:rsid w:val="00A7703D"/>
    <w:rsid w:val="00A81152"/>
    <w:rsid w:val="00A90A9F"/>
    <w:rsid w:val="00A9232E"/>
    <w:rsid w:val="00A92CE0"/>
    <w:rsid w:val="00A9384D"/>
    <w:rsid w:val="00A93EF5"/>
    <w:rsid w:val="00A964A0"/>
    <w:rsid w:val="00A97091"/>
    <w:rsid w:val="00A97148"/>
    <w:rsid w:val="00A97C85"/>
    <w:rsid w:val="00AA319E"/>
    <w:rsid w:val="00AA4E34"/>
    <w:rsid w:val="00AA5444"/>
    <w:rsid w:val="00AA6E39"/>
    <w:rsid w:val="00AA7716"/>
    <w:rsid w:val="00AA7765"/>
    <w:rsid w:val="00AA7FB9"/>
    <w:rsid w:val="00AB1179"/>
    <w:rsid w:val="00AB2338"/>
    <w:rsid w:val="00AB472F"/>
    <w:rsid w:val="00AB6529"/>
    <w:rsid w:val="00AB7233"/>
    <w:rsid w:val="00AB7E78"/>
    <w:rsid w:val="00AC0BA7"/>
    <w:rsid w:val="00AC0C0A"/>
    <w:rsid w:val="00AC13A1"/>
    <w:rsid w:val="00AC14E8"/>
    <w:rsid w:val="00AC3DB1"/>
    <w:rsid w:val="00AC4A0C"/>
    <w:rsid w:val="00AC50BE"/>
    <w:rsid w:val="00AC60EE"/>
    <w:rsid w:val="00AD2853"/>
    <w:rsid w:val="00AD372A"/>
    <w:rsid w:val="00AD3976"/>
    <w:rsid w:val="00AD635B"/>
    <w:rsid w:val="00AE0405"/>
    <w:rsid w:val="00AE1A76"/>
    <w:rsid w:val="00AE322B"/>
    <w:rsid w:val="00AE48AD"/>
    <w:rsid w:val="00AE53DF"/>
    <w:rsid w:val="00AE5B92"/>
    <w:rsid w:val="00AE7FBD"/>
    <w:rsid w:val="00AF0F15"/>
    <w:rsid w:val="00AF30D3"/>
    <w:rsid w:val="00AF34BC"/>
    <w:rsid w:val="00AF3951"/>
    <w:rsid w:val="00AF47D8"/>
    <w:rsid w:val="00AF58A7"/>
    <w:rsid w:val="00AF6899"/>
    <w:rsid w:val="00AF7C86"/>
    <w:rsid w:val="00AF7C9C"/>
    <w:rsid w:val="00B03BEC"/>
    <w:rsid w:val="00B04F33"/>
    <w:rsid w:val="00B0693F"/>
    <w:rsid w:val="00B103F0"/>
    <w:rsid w:val="00B10B6C"/>
    <w:rsid w:val="00B10C16"/>
    <w:rsid w:val="00B11651"/>
    <w:rsid w:val="00B12865"/>
    <w:rsid w:val="00B1519A"/>
    <w:rsid w:val="00B1525D"/>
    <w:rsid w:val="00B167D5"/>
    <w:rsid w:val="00B173B2"/>
    <w:rsid w:val="00B20B67"/>
    <w:rsid w:val="00B20F32"/>
    <w:rsid w:val="00B25DE7"/>
    <w:rsid w:val="00B27162"/>
    <w:rsid w:val="00B3088B"/>
    <w:rsid w:val="00B31F5E"/>
    <w:rsid w:val="00B338EA"/>
    <w:rsid w:val="00B33BF7"/>
    <w:rsid w:val="00B33FB0"/>
    <w:rsid w:val="00B3419D"/>
    <w:rsid w:val="00B34330"/>
    <w:rsid w:val="00B363E2"/>
    <w:rsid w:val="00B370C4"/>
    <w:rsid w:val="00B4568B"/>
    <w:rsid w:val="00B53145"/>
    <w:rsid w:val="00B53B1A"/>
    <w:rsid w:val="00B554E3"/>
    <w:rsid w:val="00B57A7B"/>
    <w:rsid w:val="00B60205"/>
    <w:rsid w:val="00B6277D"/>
    <w:rsid w:val="00B71F93"/>
    <w:rsid w:val="00B73DCA"/>
    <w:rsid w:val="00B73DD9"/>
    <w:rsid w:val="00B7432F"/>
    <w:rsid w:val="00B74A9D"/>
    <w:rsid w:val="00B770DB"/>
    <w:rsid w:val="00B77DC5"/>
    <w:rsid w:val="00B80054"/>
    <w:rsid w:val="00B82029"/>
    <w:rsid w:val="00B82AE5"/>
    <w:rsid w:val="00B861C7"/>
    <w:rsid w:val="00B862E5"/>
    <w:rsid w:val="00B8696F"/>
    <w:rsid w:val="00B93F00"/>
    <w:rsid w:val="00B94B00"/>
    <w:rsid w:val="00B95B0A"/>
    <w:rsid w:val="00B95B76"/>
    <w:rsid w:val="00B96A2F"/>
    <w:rsid w:val="00B97B34"/>
    <w:rsid w:val="00BA049C"/>
    <w:rsid w:val="00BA0A66"/>
    <w:rsid w:val="00BA567E"/>
    <w:rsid w:val="00BA6475"/>
    <w:rsid w:val="00BB4C02"/>
    <w:rsid w:val="00BB4CFC"/>
    <w:rsid w:val="00BB519F"/>
    <w:rsid w:val="00BC1376"/>
    <w:rsid w:val="00BC1A0B"/>
    <w:rsid w:val="00BC5316"/>
    <w:rsid w:val="00BC5478"/>
    <w:rsid w:val="00BC61B4"/>
    <w:rsid w:val="00BD0291"/>
    <w:rsid w:val="00BD02A5"/>
    <w:rsid w:val="00BD0C5A"/>
    <w:rsid w:val="00BD10AD"/>
    <w:rsid w:val="00BD2913"/>
    <w:rsid w:val="00BD3F18"/>
    <w:rsid w:val="00BD62F6"/>
    <w:rsid w:val="00BE4D67"/>
    <w:rsid w:val="00BE5A44"/>
    <w:rsid w:val="00BE5CF9"/>
    <w:rsid w:val="00BE5E85"/>
    <w:rsid w:val="00BE6CF0"/>
    <w:rsid w:val="00BE7BFD"/>
    <w:rsid w:val="00BF02E0"/>
    <w:rsid w:val="00BF14F1"/>
    <w:rsid w:val="00BF1ECB"/>
    <w:rsid w:val="00BF3B14"/>
    <w:rsid w:val="00BF59FF"/>
    <w:rsid w:val="00BF6F50"/>
    <w:rsid w:val="00C00F74"/>
    <w:rsid w:val="00C014CA"/>
    <w:rsid w:val="00C03356"/>
    <w:rsid w:val="00C05076"/>
    <w:rsid w:val="00C11463"/>
    <w:rsid w:val="00C11C28"/>
    <w:rsid w:val="00C12CF1"/>
    <w:rsid w:val="00C1481B"/>
    <w:rsid w:val="00C150AD"/>
    <w:rsid w:val="00C15A61"/>
    <w:rsid w:val="00C15CCC"/>
    <w:rsid w:val="00C2225F"/>
    <w:rsid w:val="00C25CF2"/>
    <w:rsid w:val="00C2702A"/>
    <w:rsid w:val="00C2749D"/>
    <w:rsid w:val="00C3024B"/>
    <w:rsid w:val="00C32062"/>
    <w:rsid w:val="00C32973"/>
    <w:rsid w:val="00C349C0"/>
    <w:rsid w:val="00C35E4D"/>
    <w:rsid w:val="00C36F9D"/>
    <w:rsid w:val="00C42196"/>
    <w:rsid w:val="00C429AD"/>
    <w:rsid w:val="00C431D2"/>
    <w:rsid w:val="00C462C2"/>
    <w:rsid w:val="00C50BE4"/>
    <w:rsid w:val="00C50FB6"/>
    <w:rsid w:val="00C5111B"/>
    <w:rsid w:val="00C51E63"/>
    <w:rsid w:val="00C52A8E"/>
    <w:rsid w:val="00C606E8"/>
    <w:rsid w:val="00C608AC"/>
    <w:rsid w:val="00C649A4"/>
    <w:rsid w:val="00C64D4A"/>
    <w:rsid w:val="00C6542B"/>
    <w:rsid w:val="00C65DBC"/>
    <w:rsid w:val="00C715A8"/>
    <w:rsid w:val="00C750E2"/>
    <w:rsid w:val="00C7581C"/>
    <w:rsid w:val="00C76006"/>
    <w:rsid w:val="00C77058"/>
    <w:rsid w:val="00C77558"/>
    <w:rsid w:val="00C7779F"/>
    <w:rsid w:val="00C7795B"/>
    <w:rsid w:val="00C81702"/>
    <w:rsid w:val="00C866DF"/>
    <w:rsid w:val="00C908B0"/>
    <w:rsid w:val="00C9095E"/>
    <w:rsid w:val="00C949F3"/>
    <w:rsid w:val="00C94B84"/>
    <w:rsid w:val="00C95C07"/>
    <w:rsid w:val="00C95CB5"/>
    <w:rsid w:val="00C95EE3"/>
    <w:rsid w:val="00C97C2F"/>
    <w:rsid w:val="00C97DA3"/>
    <w:rsid w:val="00CA0E81"/>
    <w:rsid w:val="00CA4580"/>
    <w:rsid w:val="00CA4961"/>
    <w:rsid w:val="00CA628C"/>
    <w:rsid w:val="00CA7AE1"/>
    <w:rsid w:val="00CB1585"/>
    <w:rsid w:val="00CB1CDD"/>
    <w:rsid w:val="00CB43D4"/>
    <w:rsid w:val="00CB4D3C"/>
    <w:rsid w:val="00CC0E9D"/>
    <w:rsid w:val="00CC2F72"/>
    <w:rsid w:val="00CC714D"/>
    <w:rsid w:val="00CD0A32"/>
    <w:rsid w:val="00CD18CD"/>
    <w:rsid w:val="00CD538E"/>
    <w:rsid w:val="00CE02C2"/>
    <w:rsid w:val="00CE0DBE"/>
    <w:rsid w:val="00CE0E38"/>
    <w:rsid w:val="00CE2844"/>
    <w:rsid w:val="00CE292A"/>
    <w:rsid w:val="00CE2C53"/>
    <w:rsid w:val="00CE3CE3"/>
    <w:rsid w:val="00CE4EC3"/>
    <w:rsid w:val="00CE5DDA"/>
    <w:rsid w:val="00CE7355"/>
    <w:rsid w:val="00CE7C64"/>
    <w:rsid w:val="00CF23AA"/>
    <w:rsid w:val="00CF2AD5"/>
    <w:rsid w:val="00CF3B2F"/>
    <w:rsid w:val="00CF40C4"/>
    <w:rsid w:val="00CF4C08"/>
    <w:rsid w:val="00D002F2"/>
    <w:rsid w:val="00D0107C"/>
    <w:rsid w:val="00D027BA"/>
    <w:rsid w:val="00D029FD"/>
    <w:rsid w:val="00D032D4"/>
    <w:rsid w:val="00D0430E"/>
    <w:rsid w:val="00D056FA"/>
    <w:rsid w:val="00D057BF"/>
    <w:rsid w:val="00D070E8"/>
    <w:rsid w:val="00D118E4"/>
    <w:rsid w:val="00D11C55"/>
    <w:rsid w:val="00D12404"/>
    <w:rsid w:val="00D15C98"/>
    <w:rsid w:val="00D15D82"/>
    <w:rsid w:val="00D221B8"/>
    <w:rsid w:val="00D24C6F"/>
    <w:rsid w:val="00D26939"/>
    <w:rsid w:val="00D301FC"/>
    <w:rsid w:val="00D3073C"/>
    <w:rsid w:val="00D32538"/>
    <w:rsid w:val="00D33F2A"/>
    <w:rsid w:val="00D34C89"/>
    <w:rsid w:val="00D37184"/>
    <w:rsid w:val="00D37923"/>
    <w:rsid w:val="00D42944"/>
    <w:rsid w:val="00D439C2"/>
    <w:rsid w:val="00D47751"/>
    <w:rsid w:val="00D51360"/>
    <w:rsid w:val="00D543AC"/>
    <w:rsid w:val="00D54D5E"/>
    <w:rsid w:val="00D57C5E"/>
    <w:rsid w:val="00D60234"/>
    <w:rsid w:val="00D60C15"/>
    <w:rsid w:val="00D61868"/>
    <w:rsid w:val="00D65696"/>
    <w:rsid w:val="00D6711A"/>
    <w:rsid w:val="00D6720F"/>
    <w:rsid w:val="00D70C65"/>
    <w:rsid w:val="00D72E0F"/>
    <w:rsid w:val="00D739D4"/>
    <w:rsid w:val="00D74553"/>
    <w:rsid w:val="00D77B4F"/>
    <w:rsid w:val="00D77E5A"/>
    <w:rsid w:val="00D817F4"/>
    <w:rsid w:val="00D82188"/>
    <w:rsid w:val="00D84B32"/>
    <w:rsid w:val="00D86E40"/>
    <w:rsid w:val="00D8758B"/>
    <w:rsid w:val="00D916E1"/>
    <w:rsid w:val="00D919ED"/>
    <w:rsid w:val="00D924C7"/>
    <w:rsid w:val="00D9463D"/>
    <w:rsid w:val="00D9592F"/>
    <w:rsid w:val="00D97102"/>
    <w:rsid w:val="00DA2815"/>
    <w:rsid w:val="00DA3404"/>
    <w:rsid w:val="00DA371E"/>
    <w:rsid w:val="00DA3AB2"/>
    <w:rsid w:val="00DA3CBD"/>
    <w:rsid w:val="00DB0E9C"/>
    <w:rsid w:val="00DB4435"/>
    <w:rsid w:val="00DB59B5"/>
    <w:rsid w:val="00DB6478"/>
    <w:rsid w:val="00DB68E0"/>
    <w:rsid w:val="00DC124B"/>
    <w:rsid w:val="00DC13C1"/>
    <w:rsid w:val="00DC15B2"/>
    <w:rsid w:val="00DC2A3C"/>
    <w:rsid w:val="00DC3543"/>
    <w:rsid w:val="00DC4651"/>
    <w:rsid w:val="00DC5B8F"/>
    <w:rsid w:val="00DC5FF0"/>
    <w:rsid w:val="00DC6160"/>
    <w:rsid w:val="00DC711B"/>
    <w:rsid w:val="00DD4334"/>
    <w:rsid w:val="00DD5F0A"/>
    <w:rsid w:val="00DD6A0F"/>
    <w:rsid w:val="00DE0E06"/>
    <w:rsid w:val="00DE1979"/>
    <w:rsid w:val="00DE1D61"/>
    <w:rsid w:val="00DE2674"/>
    <w:rsid w:val="00DE4241"/>
    <w:rsid w:val="00DE5290"/>
    <w:rsid w:val="00DE7264"/>
    <w:rsid w:val="00DE76FB"/>
    <w:rsid w:val="00DE7CC4"/>
    <w:rsid w:val="00DF228A"/>
    <w:rsid w:val="00DF4AC5"/>
    <w:rsid w:val="00DF6EC7"/>
    <w:rsid w:val="00DF7693"/>
    <w:rsid w:val="00E039BA"/>
    <w:rsid w:val="00E03D8E"/>
    <w:rsid w:val="00E04194"/>
    <w:rsid w:val="00E057D2"/>
    <w:rsid w:val="00E06320"/>
    <w:rsid w:val="00E07743"/>
    <w:rsid w:val="00E077B6"/>
    <w:rsid w:val="00E10727"/>
    <w:rsid w:val="00E10F5A"/>
    <w:rsid w:val="00E12D9D"/>
    <w:rsid w:val="00E14CED"/>
    <w:rsid w:val="00E14E6F"/>
    <w:rsid w:val="00E17E2A"/>
    <w:rsid w:val="00E20F62"/>
    <w:rsid w:val="00E21297"/>
    <w:rsid w:val="00E214D2"/>
    <w:rsid w:val="00E23482"/>
    <w:rsid w:val="00E24252"/>
    <w:rsid w:val="00E24E87"/>
    <w:rsid w:val="00E26B88"/>
    <w:rsid w:val="00E3179D"/>
    <w:rsid w:val="00E3305D"/>
    <w:rsid w:val="00E33AEA"/>
    <w:rsid w:val="00E3435B"/>
    <w:rsid w:val="00E369EC"/>
    <w:rsid w:val="00E370C2"/>
    <w:rsid w:val="00E403AF"/>
    <w:rsid w:val="00E40945"/>
    <w:rsid w:val="00E4103A"/>
    <w:rsid w:val="00E41A0C"/>
    <w:rsid w:val="00E43E2A"/>
    <w:rsid w:val="00E44079"/>
    <w:rsid w:val="00E46E75"/>
    <w:rsid w:val="00E472F4"/>
    <w:rsid w:val="00E47EBB"/>
    <w:rsid w:val="00E517BC"/>
    <w:rsid w:val="00E519D6"/>
    <w:rsid w:val="00E51BB2"/>
    <w:rsid w:val="00E54F59"/>
    <w:rsid w:val="00E56878"/>
    <w:rsid w:val="00E57B36"/>
    <w:rsid w:val="00E63C13"/>
    <w:rsid w:val="00E6556B"/>
    <w:rsid w:val="00E65965"/>
    <w:rsid w:val="00E65AF0"/>
    <w:rsid w:val="00E6613A"/>
    <w:rsid w:val="00E73530"/>
    <w:rsid w:val="00E775A1"/>
    <w:rsid w:val="00E82164"/>
    <w:rsid w:val="00E82439"/>
    <w:rsid w:val="00E835DF"/>
    <w:rsid w:val="00E83C0A"/>
    <w:rsid w:val="00E85EBB"/>
    <w:rsid w:val="00E87073"/>
    <w:rsid w:val="00E87717"/>
    <w:rsid w:val="00E90717"/>
    <w:rsid w:val="00E91E1E"/>
    <w:rsid w:val="00E9232A"/>
    <w:rsid w:val="00E924D7"/>
    <w:rsid w:val="00E97A33"/>
    <w:rsid w:val="00E97AF1"/>
    <w:rsid w:val="00EA1199"/>
    <w:rsid w:val="00EA26E1"/>
    <w:rsid w:val="00EA2A8B"/>
    <w:rsid w:val="00EA4F39"/>
    <w:rsid w:val="00EA5242"/>
    <w:rsid w:val="00EB0B39"/>
    <w:rsid w:val="00EB0B41"/>
    <w:rsid w:val="00EB1BFB"/>
    <w:rsid w:val="00EB2D39"/>
    <w:rsid w:val="00EB5CFC"/>
    <w:rsid w:val="00EC1E2F"/>
    <w:rsid w:val="00ED626B"/>
    <w:rsid w:val="00ED6AD6"/>
    <w:rsid w:val="00ED72CB"/>
    <w:rsid w:val="00ED748E"/>
    <w:rsid w:val="00EE668F"/>
    <w:rsid w:val="00EE7C9C"/>
    <w:rsid w:val="00EF1388"/>
    <w:rsid w:val="00EF4315"/>
    <w:rsid w:val="00EF596E"/>
    <w:rsid w:val="00EF6D40"/>
    <w:rsid w:val="00EF6DDE"/>
    <w:rsid w:val="00F001CA"/>
    <w:rsid w:val="00F061D6"/>
    <w:rsid w:val="00F06E2C"/>
    <w:rsid w:val="00F0750A"/>
    <w:rsid w:val="00F10BB5"/>
    <w:rsid w:val="00F10BDA"/>
    <w:rsid w:val="00F12B49"/>
    <w:rsid w:val="00F130A8"/>
    <w:rsid w:val="00F142CB"/>
    <w:rsid w:val="00F168F5"/>
    <w:rsid w:val="00F2237B"/>
    <w:rsid w:val="00F24745"/>
    <w:rsid w:val="00F24AA4"/>
    <w:rsid w:val="00F2552E"/>
    <w:rsid w:val="00F2603B"/>
    <w:rsid w:val="00F279C8"/>
    <w:rsid w:val="00F30207"/>
    <w:rsid w:val="00F30B5E"/>
    <w:rsid w:val="00F405E8"/>
    <w:rsid w:val="00F40885"/>
    <w:rsid w:val="00F412B1"/>
    <w:rsid w:val="00F41903"/>
    <w:rsid w:val="00F434D9"/>
    <w:rsid w:val="00F4498D"/>
    <w:rsid w:val="00F45311"/>
    <w:rsid w:val="00F51DBB"/>
    <w:rsid w:val="00F52736"/>
    <w:rsid w:val="00F610CA"/>
    <w:rsid w:val="00F61B9F"/>
    <w:rsid w:val="00F62A2D"/>
    <w:rsid w:val="00F62F6D"/>
    <w:rsid w:val="00F64F4D"/>
    <w:rsid w:val="00F65241"/>
    <w:rsid w:val="00F654E0"/>
    <w:rsid w:val="00F71DF3"/>
    <w:rsid w:val="00F72457"/>
    <w:rsid w:val="00F7250C"/>
    <w:rsid w:val="00F73B26"/>
    <w:rsid w:val="00F7612C"/>
    <w:rsid w:val="00F80616"/>
    <w:rsid w:val="00F80C50"/>
    <w:rsid w:val="00F81BCB"/>
    <w:rsid w:val="00F82D30"/>
    <w:rsid w:val="00F87551"/>
    <w:rsid w:val="00F90275"/>
    <w:rsid w:val="00F910B7"/>
    <w:rsid w:val="00F911BA"/>
    <w:rsid w:val="00F92489"/>
    <w:rsid w:val="00F92D8D"/>
    <w:rsid w:val="00F93E72"/>
    <w:rsid w:val="00F93FA3"/>
    <w:rsid w:val="00F953A4"/>
    <w:rsid w:val="00F96DF8"/>
    <w:rsid w:val="00FA6042"/>
    <w:rsid w:val="00FA61A2"/>
    <w:rsid w:val="00FB0797"/>
    <w:rsid w:val="00FB11D1"/>
    <w:rsid w:val="00FB1C6B"/>
    <w:rsid w:val="00FB1D2B"/>
    <w:rsid w:val="00FB23C9"/>
    <w:rsid w:val="00FB3374"/>
    <w:rsid w:val="00FB4AF6"/>
    <w:rsid w:val="00FC24E2"/>
    <w:rsid w:val="00FC55E4"/>
    <w:rsid w:val="00FC7F06"/>
    <w:rsid w:val="00FD11C2"/>
    <w:rsid w:val="00FD12C3"/>
    <w:rsid w:val="00FD2684"/>
    <w:rsid w:val="00FD6CCC"/>
    <w:rsid w:val="00FD7059"/>
    <w:rsid w:val="00FD7100"/>
    <w:rsid w:val="00FD7A16"/>
    <w:rsid w:val="00FE32D6"/>
    <w:rsid w:val="00FE5739"/>
    <w:rsid w:val="00FE6237"/>
    <w:rsid w:val="00FE6E68"/>
    <w:rsid w:val="00FF0EE4"/>
    <w:rsid w:val="00FF36C6"/>
    <w:rsid w:val="00FF38FC"/>
    <w:rsid w:val="00FF4E3A"/>
    <w:rsid w:val="00FF693B"/>
    <w:rsid w:val="00FF6A78"/>
    <w:rsid w:val="00FF6D81"/>
    <w:rsid w:val="00FF6DF3"/>
    <w:rsid w:val="00FF7D03"/>
    <w:rsid w:val="5DE6FE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FDF641"/>
  <w15:docId w15:val="{9809AA89-0607-4D47-ACE4-F0CBE35EC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14D2"/>
    <w:rPr>
      <w:lang w:val="en-CA"/>
    </w:rPr>
  </w:style>
  <w:style w:type="paragraph" w:styleId="Heading1">
    <w:name w:val="heading 1"/>
    <w:basedOn w:val="Normal"/>
    <w:next w:val="Normal"/>
    <w:link w:val="Heading1Char"/>
    <w:uiPriority w:val="9"/>
    <w:qFormat/>
    <w:rsid w:val="00123905"/>
    <w:pPr>
      <w:keepNext/>
      <w:keepLines/>
      <w:numPr>
        <w:numId w:val="29"/>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23905"/>
    <w:pPr>
      <w:keepNext/>
      <w:keepLines/>
      <w:numPr>
        <w:ilvl w:val="1"/>
        <w:numId w:val="29"/>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23905"/>
    <w:pPr>
      <w:keepNext/>
      <w:keepLines/>
      <w:numPr>
        <w:ilvl w:val="2"/>
        <w:numId w:val="29"/>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23905"/>
    <w:pPr>
      <w:keepNext/>
      <w:keepLines/>
      <w:numPr>
        <w:ilvl w:val="3"/>
        <w:numId w:val="3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103D4"/>
    <w:pPr>
      <w:keepNext/>
      <w:keepLines/>
      <w:numPr>
        <w:ilvl w:val="4"/>
        <w:numId w:val="3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103D4"/>
    <w:pPr>
      <w:keepNext/>
      <w:keepLines/>
      <w:numPr>
        <w:ilvl w:val="5"/>
        <w:numId w:val="3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103D4"/>
    <w:pPr>
      <w:keepNext/>
      <w:keepLines/>
      <w:numPr>
        <w:ilvl w:val="6"/>
        <w:numId w:val="3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103D4"/>
    <w:pPr>
      <w:keepNext/>
      <w:keepLines/>
      <w:numPr>
        <w:ilvl w:val="7"/>
        <w:numId w:val="3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103D4"/>
    <w:pPr>
      <w:keepNext/>
      <w:keepLines/>
      <w:numPr>
        <w:ilvl w:val="8"/>
        <w:numId w:val="3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255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55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2552E"/>
    <w:rPr>
      <w:rFonts w:asciiTheme="majorHAnsi" w:eastAsiaTheme="majorEastAsia" w:hAnsiTheme="majorHAnsi" w:cstheme="majorBidi"/>
      <w:color w:val="2E74B5" w:themeColor="accent1" w:themeShade="BF"/>
      <w:sz w:val="32"/>
      <w:szCs w:val="32"/>
      <w:lang w:val="en-CA"/>
    </w:rPr>
  </w:style>
  <w:style w:type="paragraph" w:styleId="TOCHeading">
    <w:name w:val="TOC Heading"/>
    <w:basedOn w:val="Heading1"/>
    <w:next w:val="Normal"/>
    <w:uiPriority w:val="39"/>
    <w:unhideWhenUsed/>
    <w:qFormat/>
    <w:rsid w:val="009F20F5"/>
    <w:pPr>
      <w:outlineLvl w:val="9"/>
    </w:pPr>
  </w:style>
  <w:style w:type="paragraph" w:styleId="TOC1">
    <w:name w:val="toc 1"/>
    <w:basedOn w:val="Normal"/>
    <w:next w:val="Normal"/>
    <w:autoRedefine/>
    <w:uiPriority w:val="39"/>
    <w:unhideWhenUsed/>
    <w:rsid w:val="00C908B0"/>
    <w:pPr>
      <w:tabs>
        <w:tab w:val="left" w:pos="440"/>
        <w:tab w:val="right" w:leader="dot" w:pos="9350"/>
      </w:tabs>
      <w:spacing w:after="100"/>
    </w:pPr>
  </w:style>
  <w:style w:type="character" w:styleId="Hyperlink">
    <w:name w:val="Hyperlink"/>
    <w:basedOn w:val="DefaultParagraphFont"/>
    <w:uiPriority w:val="99"/>
    <w:unhideWhenUsed/>
    <w:rsid w:val="009F20F5"/>
    <w:rPr>
      <w:color w:val="0563C1" w:themeColor="hyperlink"/>
      <w:u w:val="single"/>
    </w:rPr>
  </w:style>
  <w:style w:type="character" w:customStyle="1" w:styleId="Heading2Char">
    <w:name w:val="Heading 2 Char"/>
    <w:basedOn w:val="DefaultParagraphFont"/>
    <w:link w:val="Heading2"/>
    <w:uiPriority w:val="9"/>
    <w:rsid w:val="00E65965"/>
    <w:rPr>
      <w:rFonts w:asciiTheme="majorHAnsi" w:eastAsiaTheme="majorEastAsia" w:hAnsiTheme="majorHAnsi" w:cstheme="majorBidi"/>
      <w:color w:val="2E74B5" w:themeColor="accent1" w:themeShade="BF"/>
      <w:sz w:val="26"/>
      <w:szCs w:val="26"/>
      <w:lang w:val="en-CA"/>
    </w:rPr>
  </w:style>
  <w:style w:type="character" w:customStyle="1" w:styleId="Heading3Char">
    <w:name w:val="Heading 3 Char"/>
    <w:basedOn w:val="DefaultParagraphFont"/>
    <w:link w:val="Heading3"/>
    <w:uiPriority w:val="9"/>
    <w:rsid w:val="00E65965"/>
    <w:rPr>
      <w:rFonts w:asciiTheme="majorHAnsi" w:eastAsiaTheme="majorEastAsia" w:hAnsiTheme="majorHAnsi" w:cstheme="majorBidi"/>
      <w:color w:val="1F4D78" w:themeColor="accent1" w:themeShade="7F"/>
      <w:sz w:val="24"/>
      <w:szCs w:val="24"/>
      <w:lang w:val="en-CA"/>
    </w:rPr>
  </w:style>
  <w:style w:type="paragraph" w:styleId="ListParagraph">
    <w:name w:val="List Paragraph"/>
    <w:basedOn w:val="Normal"/>
    <w:uiPriority w:val="34"/>
    <w:qFormat/>
    <w:rsid w:val="007501CD"/>
    <w:pPr>
      <w:ind w:left="720"/>
      <w:contextualSpacing/>
    </w:pPr>
  </w:style>
  <w:style w:type="table" w:styleId="TableGrid">
    <w:name w:val="Table Grid"/>
    <w:basedOn w:val="TableNormal"/>
    <w:uiPriority w:val="59"/>
    <w:rsid w:val="003B6B6F"/>
    <w:pPr>
      <w:spacing w:after="0" w:line="240" w:lineRule="auto"/>
    </w:pPr>
    <w:rPr>
      <w:rFonts w:ascii="Calibri Light" w:hAnsi="Calibri Light"/>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97C2F"/>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429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2944"/>
  </w:style>
  <w:style w:type="paragraph" w:styleId="Footer">
    <w:name w:val="footer"/>
    <w:basedOn w:val="Normal"/>
    <w:link w:val="FooterChar"/>
    <w:uiPriority w:val="99"/>
    <w:unhideWhenUsed/>
    <w:rsid w:val="00D429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2944"/>
  </w:style>
  <w:style w:type="paragraph" w:styleId="TOC2">
    <w:name w:val="toc 2"/>
    <w:basedOn w:val="Normal"/>
    <w:next w:val="Normal"/>
    <w:autoRedefine/>
    <w:uiPriority w:val="39"/>
    <w:unhideWhenUsed/>
    <w:rsid w:val="007E5A2D"/>
    <w:pPr>
      <w:tabs>
        <w:tab w:val="left" w:pos="880"/>
        <w:tab w:val="right" w:leader="dot" w:pos="9350"/>
      </w:tabs>
      <w:spacing w:after="100"/>
      <w:ind w:left="220"/>
    </w:pPr>
  </w:style>
  <w:style w:type="paragraph" w:styleId="TOC3">
    <w:name w:val="toc 3"/>
    <w:basedOn w:val="Normal"/>
    <w:next w:val="Normal"/>
    <w:autoRedefine/>
    <w:uiPriority w:val="39"/>
    <w:unhideWhenUsed/>
    <w:rsid w:val="00E65AF0"/>
    <w:pPr>
      <w:spacing w:after="100"/>
      <w:ind w:left="440"/>
    </w:pPr>
  </w:style>
  <w:style w:type="paragraph" w:styleId="TableofFigures">
    <w:name w:val="table of figures"/>
    <w:basedOn w:val="Normal"/>
    <w:next w:val="Normal"/>
    <w:uiPriority w:val="99"/>
    <w:unhideWhenUsed/>
    <w:rsid w:val="00E65AF0"/>
    <w:pPr>
      <w:spacing w:after="0"/>
    </w:pPr>
  </w:style>
  <w:style w:type="paragraph" w:styleId="Bibliography">
    <w:name w:val="Bibliography"/>
    <w:basedOn w:val="Normal"/>
    <w:next w:val="Normal"/>
    <w:uiPriority w:val="37"/>
    <w:unhideWhenUsed/>
    <w:rsid w:val="00123905"/>
    <w:pPr>
      <w:tabs>
        <w:tab w:val="left" w:pos="384"/>
      </w:tabs>
      <w:spacing w:after="0" w:line="240" w:lineRule="auto"/>
      <w:ind w:left="384" w:hanging="384"/>
    </w:pPr>
  </w:style>
  <w:style w:type="character" w:styleId="FollowedHyperlink">
    <w:name w:val="FollowedHyperlink"/>
    <w:basedOn w:val="DefaultParagraphFont"/>
    <w:uiPriority w:val="99"/>
    <w:semiHidden/>
    <w:unhideWhenUsed/>
    <w:rsid w:val="00A57E03"/>
    <w:rPr>
      <w:color w:val="954F72" w:themeColor="followedHyperlink"/>
      <w:u w:val="single"/>
    </w:rPr>
  </w:style>
  <w:style w:type="character" w:styleId="Strong">
    <w:name w:val="Strong"/>
    <w:basedOn w:val="DefaultParagraphFont"/>
    <w:uiPriority w:val="22"/>
    <w:qFormat/>
    <w:rsid w:val="00FF6D81"/>
    <w:rPr>
      <w:b/>
      <w:bCs/>
    </w:rPr>
  </w:style>
  <w:style w:type="character" w:styleId="Emphasis">
    <w:name w:val="Emphasis"/>
    <w:basedOn w:val="DefaultParagraphFont"/>
    <w:uiPriority w:val="20"/>
    <w:qFormat/>
    <w:rsid w:val="00FF6D81"/>
    <w:rPr>
      <w:i/>
      <w:iCs/>
    </w:rPr>
  </w:style>
  <w:style w:type="character" w:customStyle="1" w:styleId="Heading4Char">
    <w:name w:val="Heading 4 Char"/>
    <w:basedOn w:val="DefaultParagraphFont"/>
    <w:link w:val="Heading4"/>
    <w:uiPriority w:val="9"/>
    <w:rsid w:val="001334B2"/>
    <w:rPr>
      <w:rFonts w:asciiTheme="majorHAnsi" w:eastAsiaTheme="majorEastAsia" w:hAnsiTheme="majorHAnsi" w:cstheme="majorBidi"/>
      <w:i/>
      <w:iCs/>
      <w:color w:val="2E74B5" w:themeColor="accent1" w:themeShade="BF"/>
      <w:lang w:val="en-CA"/>
    </w:rPr>
  </w:style>
  <w:style w:type="paragraph" w:styleId="BalloonText">
    <w:name w:val="Balloon Text"/>
    <w:basedOn w:val="Normal"/>
    <w:link w:val="BalloonTextChar"/>
    <w:uiPriority w:val="99"/>
    <w:semiHidden/>
    <w:unhideWhenUsed/>
    <w:rsid w:val="002A06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0620"/>
    <w:rPr>
      <w:rFonts w:ascii="Segoe UI" w:hAnsi="Segoe UI" w:cs="Segoe UI"/>
      <w:sz w:val="18"/>
      <w:szCs w:val="18"/>
    </w:rPr>
  </w:style>
  <w:style w:type="character" w:styleId="CommentReference">
    <w:name w:val="annotation reference"/>
    <w:basedOn w:val="DefaultParagraphFont"/>
    <w:uiPriority w:val="99"/>
    <w:semiHidden/>
    <w:unhideWhenUsed/>
    <w:rsid w:val="006B4DB7"/>
    <w:rPr>
      <w:sz w:val="16"/>
      <w:szCs w:val="16"/>
    </w:rPr>
  </w:style>
  <w:style w:type="paragraph" w:styleId="CommentText">
    <w:name w:val="annotation text"/>
    <w:basedOn w:val="Normal"/>
    <w:link w:val="CommentTextChar"/>
    <w:uiPriority w:val="99"/>
    <w:semiHidden/>
    <w:unhideWhenUsed/>
    <w:rsid w:val="006B4DB7"/>
    <w:pPr>
      <w:spacing w:line="240" w:lineRule="auto"/>
    </w:pPr>
    <w:rPr>
      <w:sz w:val="20"/>
      <w:szCs w:val="20"/>
    </w:rPr>
  </w:style>
  <w:style w:type="character" w:customStyle="1" w:styleId="CommentTextChar">
    <w:name w:val="Comment Text Char"/>
    <w:basedOn w:val="DefaultParagraphFont"/>
    <w:link w:val="CommentText"/>
    <w:uiPriority w:val="99"/>
    <w:semiHidden/>
    <w:rsid w:val="006B4DB7"/>
    <w:rPr>
      <w:sz w:val="20"/>
      <w:szCs w:val="20"/>
    </w:rPr>
  </w:style>
  <w:style w:type="paragraph" w:styleId="CommentSubject">
    <w:name w:val="annotation subject"/>
    <w:basedOn w:val="CommentText"/>
    <w:next w:val="CommentText"/>
    <w:link w:val="CommentSubjectChar"/>
    <w:uiPriority w:val="99"/>
    <w:semiHidden/>
    <w:unhideWhenUsed/>
    <w:rsid w:val="006B4DB7"/>
    <w:rPr>
      <w:b/>
      <w:bCs/>
    </w:rPr>
  </w:style>
  <w:style w:type="character" w:customStyle="1" w:styleId="CommentSubjectChar">
    <w:name w:val="Comment Subject Char"/>
    <w:basedOn w:val="CommentTextChar"/>
    <w:link w:val="CommentSubject"/>
    <w:uiPriority w:val="99"/>
    <w:semiHidden/>
    <w:rsid w:val="006B4DB7"/>
    <w:rPr>
      <w:b/>
      <w:bCs/>
      <w:sz w:val="20"/>
      <w:szCs w:val="20"/>
    </w:rPr>
  </w:style>
  <w:style w:type="character" w:styleId="UnresolvedMention">
    <w:name w:val="Unresolved Mention"/>
    <w:basedOn w:val="DefaultParagraphFont"/>
    <w:uiPriority w:val="99"/>
    <w:semiHidden/>
    <w:unhideWhenUsed/>
    <w:rsid w:val="007D0102"/>
    <w:rPr>
      <w:color w:val="605E5C"/>
      <w:shd w:val="clear" w:color="auto" w:fill="E1DFDD"/>
    </w:rPr>
  </w:style>
  <w:style w:type="paragraph" w:styleId="FootnoteText">
    <w:name w:val="footnote text"/>
    <w:basedOn w:val="Normal"/>
    <w:link w:val="FootnoteTextChar"/>
    <w:uiPriority w:val="99"/>
    <w:semiHidden/>
    <w:unhideWhenUsed/>
    <w:rsid w:val="007D010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0102"/>
    <w:rPr>
      <w:sz w:val="20"/>
      <w:szCs w:val="20"/>
      <w:lang w:val="en-CA"/>
    </w:rPr>
  </w:style>
  <w:style w:type="character" w:styleId="FootnoteReference">
    <w:name w:val="footnote reference"/>
    <w:basedOn w:val="DefaultParagraphFont"/>
    <w:uiPriority w:val="99"/>
    <w:semiHidden/>
    <w:unhideWhenUsed/>
    <w:rsid w:val="007D0102"/>
    <w:rPr>
      <w:vertAlign w:val="superscript"/>
    </w:rPr>
  </w:style>
  <w:style w:type="character" w:styleId="PlaceholderText">
    <w:name w:val="Placeholder Text"/>
    <w:basedOn w:val="DefaultParagraphFont"/>
    <w:uiPriority w:val="99"/>
    <w:semiHidden/>
    <w:rsid w:val="009A16AE"/>
    <w:rPr>
      <w:color w:val="808080"/>
    </w:rPr>
  </w:style>
  <w:style w:type="character" w:customStyle="1" w:styleId="Heading5Char">
    <w:name w:val="Heading 5 Char"/>
    <w:basedOn w:val="DefaultParagraphFont"/>
    <w:link w:val="Heading5"/>
    <w:uiPriority w:val="9"/>
    <w:semiHidden/>
    <w:rsid w:val="00986C7B"/>
    <w:rPr>
      <w:rFonts w:asciiTheme="majorHAnsi" w:eastAsiaTheme="majorEastAsia" w:hAnsiTheme="majorHAnsi" w:cstheme="majorBidi"/>
      <w:color w:val="2E74B5" w:themeColor="accent1" w:themeShade="BF"/>
      <w:lang w:val="en-CA"/>
    </w:rPr>
  </w:style>
  <w:style w:type="character" w:customStyle="1" w:styleId="Heading6Char">
    <w:name w:val="Heading 6 Char"/>
    <w:basedOn w:val="DefaultParagraphFont"/>
    <w:link w:val="Heading6"/>
    <w:uiPriority w:val="9"/>
    <w:semiHidden/>
    <w:rsid w:val="00986C7B"/>
    <w:rPr>
      <w:rFonts w:asciiTheme="majorHAnsi" w:eastAsiaTheme="majorEastAsia" w:hAnsiTheme="majorHAnsi" w:cstheme="majorBidi"/>
      <w:color w:val="1F4D78" w:themeColor="accent1" w:themeShade="7F"/>
      <w:lang w:val="en-CA"/>
    </w:rPr>
  </w:style>
  <w:style w:type="character" w:customStyle="1" w:styleId="Heading7Char">
    <w:name w:val="Heading 7 Char"/>
    <w:basedOn w:val="DefaultParagraphFont"/>
    <w:link w:val="Heading7"/>
    <w:uiPriority w:val="9"/>
    <w:semiHidden/>
    <w:rsid w:val="00986C7B"/>
    <w:rPr>
      <w:rFonts w:asciiTheme="majorHAnsi" w:eastAsiaTheme="majorEastAsia" w:hAnsiTheme="majorHAnsi" w:cstheme="majorBidi"/>
      <w:i/>
      <w:iCs/>
      <w:color w:val="1F4D78" w:themeColor="accent1" w:themeShade="7F"/>
      <w:lang w:val="en-CA"/>
    </w:rPr>
  </w:style>
  <w:style w:type="character" w:customStyle="1" w:styleId="Heading8Char">
    <w:name w:val="Heading 8 Char"/>
    <w:basedOn w:val="DefaultParagraphFont"/>
    <w:link w:val="Heading8"/>
    <w:uiPriority w:val="9"/>
    <w:semiHidden/>
    <w:rsid w:val="00986C7B"/>
    <w:rPr>
      <w:rFonts w:asciiTheme="majorHAnsi" w:eastAsiaTheme="majorEastAsia" w:hAnsiTheme="majorHAnsi" w:cstheme="majorBidi"/>
      <w:color w:val="272727" w:themeColor="text1" w:themeTint="D8"/>
      <w:sz w:val="21"/>
      <w:szCs w:val="21"/>
      <w:lang w:val="en-CA"/>
    </w:rPr>
  </w:style>
  <w:style w:type="character" w:customStyle="1" w:styleId="Heading9Char">
    <w:name w:val="Heading 9 Char"/>
    <w:basedOn w:val="DefaultParagraphFont"/>
    <w:link w:val="Heading9"/>
    <w:uiPriority w:val="9"/>
    <w:semiHidden/>
    <w:rsid w:val="00986C7B"/>
    <w:rPr>
      <w:rFonts w:asciiTheme="majorHAnsi" w:eastAsiaTheme="majorEastAsia" w:hAnsiTheme="majorHAnsi" w:cstheme="majorBidi"/>
      <w:i/>
      <w:iCs/>
      <w:color w:val="272727" w:themeColor="text1" w:themeTint="D8"/>
      <w:sz w:val="21"/>
      <w:szCs w:val="21"/>
      <w:lang w:val="en-CA"/>
    </w:rPr>
  </w:style>
  <w:style w:type="paragraph" w:customStyle="1" w:styleId="Appendix">
    <w:name w:val="Appendix"/>
    <w:basedOn w:val="Normal"/>
    <w:qFormat/>
    <w:rsid w:val="00E85EBB"/>
    <w:pPr>
      <w:numPr>
        <w:numId w:val="31"/>
      </w:numPr>
      <w:spacing w:line="360" w:lineRule="auto"/>
    </w:pPr>
    <w:rPr>
      <w:rFonts w:asciiTheme="majorHAnsi" w:hAnsiTheme="majorHAnsi" w:cstheme="majorHAnsi"/>
      <w:color w:val="4472C4" w:themeColor="accent5"/>
      <w:sz w:val="32"/>
      <w:szCs w:val="32"/>
    </w:rPr>
  </w:style>
  <w:style w:type="paragraph" w:customStyle="1" w:styleId="Appendix2">
    <w:name w:val="Appendix 2"/>
    <w:basedOn w:val="Normal"/>
    <w:link w:val="Appendix2Char"/>
    <w:qFormat/>
    <w:rsid w:val="009E42A5"/>
    <w:pPr>
      <w:numPr>
        <w:ilvl w:val="1"/>
        <w:numId w:val="31"/>
      </w:numPr>
    </w:pPr>
    <w:rPr>
      <w:rFonts w:asciiTheme="majorHAnsi" w:hAnsiTheme="majorHAnsi" w:cstheme="majorHAnsi"/>
      <w:color w:val="4472C4" w:themeColor="accent5"/>
      <w:sz w:val="26"/>
      <w:szCs w:val="26"/>
    </w:rPr>
  </w:style>
  <w:style w:type="paragraph" w:customStyle="1" w:styleId="Appendix3">
    <w:name w:val="Appendix 3"/>
    <w:basedOn w:val="Normal"/>
    <w:link w:val="Appendix3Char"/>
    <w:qFormat/>
    <w:rsid w:val="009E42A5"/>
    <w:pPr>
      <w:numPr>
        <w:ilvl w:val="2"/>
        <w:numId w:val="31"/>
      </w:numPr>
    </w:pPr>
    <w:rPr>
      <w:rFonts w:asciiTheme="majorHAnsi" w:hAnsiTheme="majorHAnsi" w:cstheme="majorHAnsi"/>
      <w:color w:val="4472C4" w:themeColor="accent5"/>
      <w:sz w:val="24"/>
      <w:szCs w:val="24"/>
    </w:rPr>
  </w:style>
  <w:style w:type="character" w:customStyle="1" w:styleId="Appendix2Char">
    <w:name w:val="Appendix 2 Char"/>
    <w:basedOn w:val="DefaultParagraphFont"/>
    <w:link w:val="Appendix2"/>
    <w:rsid w:val="00986C7B"/>
    <w:rPr>
      <w:rFonts w:asciiTheme="majorHAnsi" w:hAnsiTheme="majorHAnsi" w:cstheme="majorHAnsi"/>
      <w:color w:val="4472C4" w:themeColor="accent5"/>
      <w:sz w:val="26"/>
      <w:szCs w:val="26"/>
      <w:lang w:val="en-CA"/>
    </w:rPr>
  </w:style>
  <w:style w:type="character" w:customStyle="1" w:styleId="Appendix3Char">
    <w:name w:val="Appendix 3 Char"/>
    <w:basedOn w:val="DefaultParagraphFont"/>
    <w:link w:val="Appendix3"/>
    <w:rsid w:val="00986C7B"/>
    <w:rPr>
      <w:rFonts w:asciiTheme="majorHAnsi" w:hAnsiTheme="majorHAnsi" w:cstheme="majorHAnsi"/>
      <w:color w:val="4472C4" w:themeColor="accent5"/>
      <w:sz w:val="24"/>
      <w:szCs w:val="24"/>
      <w:lang w:val="en-CA"/>
    </w:rPr>
  </w:style>
  <w:style w:type="paragraph" w:styleId="Revision">
    <w:name w:val="Revision"/>
    <w:hidden/>
    <w:uiPriority w:val="99"/>
    <w:semiHidden/>
    <w:rsid w:val="00653DFF"/>
    <w:pPr>
      <w:spacing w:after="0" w:line="240" w:lineRule="auto"/>
    </w:pPr>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667416">
      <w:bodyDiv w:val="1"/>
      <w:marLeft w:val="0"/>
      <w:marRight w:val="0"/>
      <w:marTop w:val="0"/>
      <w:marBottom w:val="0"/>
      <w:divBdr>
        <w:top w:val="none" w:sz="0" w:space="0" w:color="auto"/>
        <w:left w:val="none" w:sz="0" w:space="0" w:color="auto"/>
        <w:bottom w:val="none" w:sz="0" w:space="0" w:color="auto"/>
        <w:right w:val="none" w:sz="0" w:space="0" w:color="auto"/>
      </w:divBdr>
      <w:divsChild>
        <w:div w:id="377582844">
          <w:marLeft w:val="0"/>
          <w:marRight w:val="0"/>
          <w:marTop w:val="0"/>
          <w:marBottom w:val="0"/>
          <w:divBdr>
            <w:top w:val="none" w:sz="0" w:space="0" w:color="auto"/>
            <w:left w:val="none" w:sz="0" w:space="0" w:color="auto"/>
            <w:bottom w:val="none" w:sz="0" w:space="0" w:color="auto"/>
            <w:right w:val="none" w:sz="0" w:space="0" w:color="auto"/>
          </w:divBdr>
          <w:divsChild>
            <w:div w:id="644816854">
              <w:marLeft w:val="0"/>
              <w:marRight w:val="0"/>
              <w:marTop w:val="0"/>
              <w:marBottom w:val="0"/>
              <w:divBdr>
                <w:top w:val="none" w:sz="0" w:space="0" w:color="auto"/>
                <w:left w:val="none" w:sz="0" w:space="0" w:color="auto"/>
                <w:bottom w:val="none" w:sz="0" w:space="0" w:color="auto"/>
                <w:right w:val="none" w:sz="0" w:space="0" w:color="auto"/>
              </w:divBdr>
            </w:div>
            <w:div w:id="165283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84109">
      <w:bodyDiv w:val="1"/>
      <w:marLeft w:val="0"/>
      <w:marRight w:val="0"/>
      <w:marTop w:val="0"/>
      <w:marBottom w:val="0"/>
      <w:divBdr>
        <w:top w:val="none" w:sz="0" w:space="0" w:color="auto"/>
        <w:left w:val="none" w:sz="0" w:space="0" w:color="auto"/>
        <w:bottom w:val="none" w:sz="0" w:space="0" w:color="auto"/>
        <w:right w:val="none" w:sz="0" w:space="0" w:color="auto"/>
      </w:divBdr>
    </w:div>
    <w:div w:id="282734192">
      <w:bodyDiv w:val="1"/>
      <w:marLeft w:val="0"/>
      <w:marRight w:val="0"/>
      <w:marTop w:val="0"/>
      <w:marBottom w:val="0"/>
      <w:divBdr>
        <w:top w:val="none" w:sz="0" w:space="0" w:color="auto"/>
        <w:left w:val="none" w:sz="0" w:space="0" w:color="auto"/>
        <w:bottom w:val="none" w:sz="0" w:space="0" w:color="auto"/>
        <w:right w:val="none" w:sz="0" w:space="0" w:color="auto"/>
      </w:divBdr>
    </w:div>
    <w:div w:id="284196039">
      <w:bodyDiv w:val="1"/>
      <w:marLeft w:val="0"/>
      <w:marRight w:val="0"/>
      <w:marTop w:val="0"/>
      <w:marBottom w:val="0"/>
      <w:divBdr>
        <w:top w:val="none" w:sz="0" w:space="0" w:color="auto"/>
        <w:left w:val="none" w:sz="0" w:space="0" w:color="auto"/>
        <w:bottom w:val="none" w:sz="0" w:space="0" w:color="auto"/>
        <w:right w:val="none" w:sz="0" w:space="0" w:color="auto"/>
      </w:divBdr>
    </w:div>
    <w:div w:id="376515450">
      <w:bodyDiv w:val="1"/>
      <w:marLeft w:val="0"/>
      <w:marRight w:val="0"/>
      <w:marTop w:val="0"/>
      <w:marBottom w:val="0"/>
      <w:divBdr>
        <w:top w:val="none" w:sz="0" w:space="0" w:color="auto"/>
        <w:left w:val="none" w:sz="0" w:space="0" w:color="auto"/>
        <w:bottom w:val="none" w:sz="0" w:space="0" w:color="auto"/>
        <w:right w:val="none" w:sz="0" w:space="0" w:color="auto"/>
      </w:divBdr>
    </w:div>
    <w:div w:id="444542658">
      <w:bodyDiv w:val="1"/>
      <w:marLeft w:val="0"/>
      <w:marRight w:val="0"/>
      <w:marTop w:val="0"/>
      <w:marBottom w:val="0"/>
      <w:divBdr>
        <w:top w:val="none" w:sz="0" w:space="0" w:color="auto"/>
        <w:left w:val="none" w:sz="0" w:space="0" w:color="auto"/>
        <w:bottom w:val="none" w:sz="0" w:space="0" w:color="auto"/>
        <w:right w:val="none" w:sz="0" w:space="0" w:color="auto"/>
      </w:divBdr>
    </w:div>
    <w:div w:id="509876084">
      <w:bodyDiv w:val="1"/>
      <w:marLeft w:val="0"/>
      <w:marRight w:val="0"/>
      <w:marTop w:val="0"/>
      <w:marBottom w:val="0"/>
      <w:divBdr>
        <w:top w:val="none" w:sz="0" w:space="0" w:color="auto"/>
        <w:left w:val="none" w:sz="0" w:space="0" w:color="auto"/>
        <w:bottom w:val="none" w:sz="0" w:space="0" w:color="auto"/>
        <w:right w:val="none" w:sz="0" w:space="0" w:color="auto"/>
      </w:divBdr>
      <w:divsChild>
        <w:div w:id="1065640634">
          <w:marLeft w:val="0"/>
          <w:marRight w:val="0"/>
          <w:marTop w:val="0"/>
          <w:marBottom w:val="0"/>
          <w:divBdr>
            <w:top w:val="none" w:sz="0" w:space="0" w:color="auto"/>
            <w:left w:val="none" w:sz="0" w:space="0" w:color="auto"/>
            <w:bottom w:val="none" w:sz="0" w:space="0" w:color="auto"/>
            <w:right w:val="none" w:sz="0" w:space="0" w:color="auto"/>
          </w:divBdr>
          <w:divsChild>
            <w:div w:id="1484615803">
              <w:marLeft w:val="0"/>
              <w:marRight w:val="0"/>
              <w:marTop w:val="0"/>
              <w:marBottom w:val="0"/>
              <w:divBdr>
                <w:top w:val="none" w:sz="0" w:space="0" w:color="auto"/>
                <w:left w:val="none" w:sz="0" w:space="0" w:color="auto"/>
                <w:bottom w:val="none" w:sz="0" w:space="0" w:color="auto"/>
                <w:right w:val="none" w:sz="0" w:space="0" w:color="auto"/>
              </w:divBdr>
            </w:div>
            <w:div w:id="935286617">
              <w:marLeft w:val="0"/>
              <w:marRight w:val="0"/>
              <w:marTop w:val="0"/>
              <w:marBottom w:val="0"/>
              <w:divBdr>
                <w:top w:val="none" w:sz="0" w:space="0" w:color="auto"/>
                <w:left w:val="none" w:sz="0" w:space="0" w:color="auto"/>
                <w:bottom w:val="none" w:sz="0" w:space="0" w:color="auto"/>
                <w:right w:val="none" w:sz="0" w:space="0" w:color="auto"/>
              </w:divBdr>
            </w:div>
            <w:div w:id="606157591">
              <w:marLeft w:val="0"/>
              <w:marRight w:val="0"/>
              <w:marTop w:val="0"/>
              <w:marBottom w:val="0"/>
              <w:divBdr>
                <w:top w:val="none" w:sz="0" w:space="0" w:color="auto"/>
                <w:left w:val="none" w:sz="0" w:space="0" w:color="auto"/>
                <w:bottom w:val="none" w:sz="0" w:space="0" w:color="auto"/>
                <w:right w:val="none" w:sz="0" w:space="0" w:color="auto"/>
              </w:divBdr>
            </w:div>
            <w:div w:id="94330353">
              <w:marLeft w:val="0"/>
              <w:marRight w:val="0"/>
              <w:marTop w:val="0"/>
              <w:marBottom w:val="0"/>
              <w:divBdr>
                <w:top w:val="none" w:sz="0" w:space="0" w:color="auto"/>
                <w:left w:val="none" w:sz="0" w:space="0" w:color="auto"/>
                <w:bottom w:val="none" w:sz="0" w:space="0" w:color="auto"/>
                <w:right w:val="none" w:sz="0" w:space="0" w:color="auto"/>
              </w:divBdr>
            </w:div>
            <w:div w:id="354625073">
              <w:marLeft w:val="0"/>
              <w:marRight w:val="0"/>
              <w:marTop w:val="0"/>
              <w:marBottom w:val="0"/>
              <w:divBdr>
                <w:top w:val="none" w:sz="0" w:space="0" w:color="auto"/>
                <w:left w:val="none" w:sz="0" w:space="0" w:color="auto"/>
                <w:bottom w:val="none" w:sz="0" w:space="0" w:color="auto"/>
                <w:right w:val="none" w:sz="0" w:space="0" w:color="auto"/>
              </w:divBdr>
            </w:div>
            <w:div w:id="818694914">
              <w:marLeft w:val="0"/>
              <w:marRight w:val="0"/>
              <w:marTop w:val="0"/>
              <w:marBottom w:val="0"/>
              <w:divBdr>
                <w:top w:val="none" w:sz="0" w:space="0" w:color="auto"/>
                <w:left w:val="none" w:sz="0" w:space="0" w:color="auto"/>
                <w:bottom w:val="none" w:sz="0" w:space="0" w:color="auto"/>
                <w:right w:val="none" w:sz="0" w:space="0" w:color="auto"/>
              </w:divBdr>
            </w:div>
            <w:div w:id="499927480">
              <w:marLeft w:val="0"/>
              <w:marRight w:val="0"/>
              <w:marTop w:val="0"/>
              <w:marBottom w:val="0"/>
              <w:divBdr>
                <w:top w:val="none" w:sz="0" w:space="0" w:color="auto"/>
                <w:left w:val="none" w:sz="0" w:space="0" w:color="auto"/>
                <w:bottom w:val="none" w:sz="0" w:space="0" w:color="auto"/>
                <w:right w:val="none" w:sz="0" w:space="0" w:color="auto"/>
              </w:divBdr>
            </w:div>
            <w:div w:id="803083975">
              <w:marLeft w:val="0"/>
              <w:marRight w:val="0"/>
              <w:marTop w:val="0"/>
              <w:marBottom w:val="0"/>
              <w:divBdr>
                <w:top w:val="none" w:sz="0" w:space="0" w:color="auto"/>
                <w:left w:val="none" w:sz="0" w:space="0" w:color="auto"/>
                <w:bottom w:val="none" w:sz="0" w:space="0" w:color="auto"/>
                <w:right w:val="none" w:sz="0" w:space="0" w:color="auto"/>
              </w:divBdr>
            </w:div>
            <w:div w:id="1486240306">
              <w:marLeft w:val="0"/>
              <w:marRight w:val="0"/>
              <w:marTop w:val="0"/>
              <w:marBottom w:val="0"/>
              <w:divBdr>
                <w:top w:val="none" w:sz="0" w:space="0" w:color="auto"/>
                <w:left w:val="none" w:sz="0" w:space="0" w:color="auto"/>
                <w:bottom w:val="none" w:sz="0" w:space="0" w:color="auto"/>
                <w:right w:val="none" w:sz="0" w:space="0" w:color="auto"/>
              </w:divBdr>
            </w:div>
            <w:div w:id="376510764">
              <w:marLeft w:val="0"/>
              <w:marRight w:val="0"/>
              <w:marTop w:val="0"/>
              <w:marBottom w:val="0"/>
              <w:divBdr>
                <w:top w:val="none" w:sz="0" w:space="0" w:color="auto"/>
                <w:left w:val="none" w:sz="0" w:space="0" w:color="auto"/>
                <w:bottom w:val="none" w:sz="0" w:space="0" w:color="auto"/>
                <w:right w:val="none" w:sz="0" w:space="0" w:color="auto"/>
              </w:divBdr>
            </w:div>
            <w:div w:id="1249003610">
              <w:marLeft w:val="0"/>
              <w:marRight w:val="0"/>
              <w:marTop w:val="0"/>
              <w:marBottom w:val="0"/>
              <w:divBdr>
                <w:top w:val="none" w:sz="0" w:space="0" w:color="auto"/>
                <w:left w:val="none" w:sz="0" w:space="0" w:color="auto"/>
                <w:bottom w:val="none" w:sz="0" w:space="0" w:color="auto"/>
                <w:right w:val="none" w:sz="0" w:space="0" w:color="auto"/>
              </w:divBdr>
            </w:div>
            <w:div w:id="1310327075">
              <w:marLeft w:val="0"/>
              <w:marRight w:val="0"/>
              <w:marTop w:val="0"/>
              <w:marBottom w:val="0"/>
              <w:divBdr>
                <w:top w:val="none" w:sz="0" w:space="0" w:color="auto"/>
                <w:left w:val="none" w:sz="0" w:space="0" w:color="auto"/>
                <w:bottom w:val="none" w:sz="0" w:space="0" w:color="auto"/>
                <w:right w:val="none" w:sz="0" w:space="0" w:color="auto"/>
              </w:divBdr>
            </w:div>
            <w:div w:id="620646527">
              <w:marLeft w:val="0"/>
              <w:marRight w:val="0"/>
              <w:marTop w:val="0"/>
              <w:marBottom w:val="0"/>
              <w:divBdr>
                <w:top w:val="none" w:sz="0" w:space="0" w:color="auto"/>
                <w:left w:val="none" w:sz="0" w:space="0" w:color="auto"/>
                <w:bottom w:val="none" w:sz="0" w:space="0" w:color="auto"/>
                <w:right w:val="none" w:sz="0" w:space="0" w:color="auto"/>
              </w:divBdr>
            </w:div>
            <w:div w:id="694035598">
              <w:marLeft w:val="0"/>
              <w:marRight w:val="0"/>
              <w:marTop w:val="0"/>
              <w:marBottom w:val="0"/>
              <w:divBdr>
                <w:top w:val="none" w:sz="0" w:space="0" w:color="auto"/>
                <w:left w:val="none" w:sz="0" w:space="0" w:color="auto"/>
                <w:bottom w:val="none" w:sz="0" w:space="0" w:color="auto"/>
                <w:right w:val="none" w:sz="0" w:space="0" w:color="auto"/>
              </w:divBdr>
            </w:div>
            <w:div w:id="1865896930">
              <w:marLeft w:val="0"/>
              <w:marRight w:val="0"/>
              <w:marTop w:val="0"/>
              <w:marBottom w:val="0"/>
              <w:divBdr>
                <w:top w:val="none" w:sz="0" w:space="0" w:color="auto"/>
                <w:left w:val="none" w:sz="0" w:space="0" w:color="auto"/>
                <w:bottom w:val="none" w:sz="0" w:space="0" w:color="auto"/>
                <w:right w:val="none" w:sz="0" w:space="0" w:color="auto"/>
              </w:divBdr>
            </w:div>
            <w:div w:id="836074795">
              <w:marLeft w:val="0"/>
              <w:marRight w:val="0"/>
              <w:marTop w:val="0"/>
              <w:marBottom w:val="0"/>
              <w:divBdr>
                <w:top w:val="none" w:sz="0" w:space="0" w:color="auto"/>
                <w:left w:val="none" w:sz="0" w:space="0" w:color="auto"/>
                <w:bottom w:val="none" w:sz="0" w:space="0" w:color="auto"/>
                <w:right w:val="none" w:sz="0" w:space="0" w:color="auto"/>
              </w:divBdr>
            </w:div>
            <w:div w:id="393161211">
              <w:marLeft w:val="0"/>
              <w:marRight w:val="0"/>
              <w:marTop w:val="0"/>
              <w:marBottom w:val="0"/>
              <w:divBdr>
                <w:top w:val="none" w:sz="0" w:space="0" w:color="auto"/>
                <w:left w:val="none" w:sz="0" w:space="0" w:color="auto"/>
                <w:bottom w:val="none" w:sz="0" w:space="0" w:color="auto"/>
                <w:right w:val="none" w:sz="0" w:space="0" w:color="auto"/>
              </w:divBdr>
            </w:div>
            <w:div w:id="357590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11848">
      <w:bodyDiv w:val="1"/>
      <w:marLeft w:val="0"/>
      <w:marRight w:val="0"/>
      <w:marTop w:val="0"/>
      <w:marBottom w:val="0"/>
      <w:divBdr>
        <w:top w:val="none" w:sz="0" w:space="0" w:color="auto"/>
        <w:left w:val="none" w:sz="0" w:space="0" w:color="auto"/>
        <w:bottom w:val="none" w:sz="0" w:space="0" w:color="auto"/>
        <w:right w:val="none" w:sz="0" w:space="0" w:color="auto"/>
      </w:divBdr>
      <w:divsChild>
        <w:div w:id="1584754190">
          <w:marLeft w:val="0"/>
          <w:marRight w:val="0"/>
          <w:marTop w:val="0"/>
          <w:marBottom w:val="0"/>
          <w:divBdr>
            <w:top w:val="none" w:sz="0" w:space="0" w:color="auto"/>
            <w:left w:val="none" w:sz="0" w:space="0" w:color="auto"/>
            <w:bottom w:val="none" w:sz="0" w:space="0" w:color="auto"/>
            <w:right w:val="none" w:sz="0" w:space="0" w:color="auto"/>
          </w:divBdr>
          <w:divsChild>
            <w:div w:id="439491056">
              <w:marLeft w:val="0"/>
              <w:marRight w:val="0"/>
              <w:marTop w:val="0"/>
              <w:marBottom w:val="0"/>
              <w:divBdr>
                <w:top w:val="none" w:sz="0" w:space="0" w:color="auto"/>
                <w:left w:val="none" w:sz="0" w:space="0" w:color="auto"/>
                <w:bottom w:val="none" w:sz="0" w:space="0" w:color="auto"/>
                <w:right w:val="none" w:sz="0" w:space="0" w:color="auto"/>
              </w:divBdr>
            </w:div>
            <w:div w:id="467404624">
              <w:marLeft w:val="0"/>
              <w:marRight w:val="0"/>
              <w:marTop w:val="0"/>
              <w:marBottom w:val="0"/>
              <w:divBdr>
                <w:top w:val="none" w:sz="0" w:space="0" w:color="auto"/>
                <w:left w:val="none" w:sz="0" w:space="0" w:color="auto"/>
                <w:bottom w:val="none" w:sz="0" w:space="0" w:color="auto"/>
                <w:right w:val="none" w:sz="0" w:space="0" w:color="auto"/>
              </w:divBdr>
            </w:div>
            <w:div w:id="593782963">
              <w:marLeft w:val="0"/>
              <w:marRight w:val="0"/>
              <w:marTop w:val="0"/>
              <w:marBottom w:val="0"/>
              <w:divBdr>
                <w:top w:val="none" w:sz="0" w:space="0" w:color="auto"/>
                <w:left w:val="none" w:sz="0" w:space="0" w:color="auto"/>
                <w:bottom w:val="none" w:sz="0" w:space="0" w:color="auto"/>
                <w:right w:val="none" w:sz="0" w:space="0" w:color="auto"/>
              </w:divBdr>
            </w:div>
            <w:div w:id="831988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1265">
      <w:bodyDiv w:val="1"/>
      <w:marLeft w:val="0"/>
      <w:marRight w:val="0"/>
      <w:marTop w:val="0"/>
      <w:marBottom w:val="0"/>
      <w:divBdr>
        <w:top w:val="none" w:sz="0" w:space="0" w:color="auto"/>
        <w:left w:val="none" w:sz="0" w:space="0" w:color="auto"/>
        <w:bottom w:val="none" w:sz="0" w:space="0" w:color="auto"/>
        <w:right w:val="none" w:sz="0" w:space="0" w:color="auto"/>
      </w:divBdr>
      <w:divsChild>
        <w:div w:id="2068412128">
          <w:marLeft w:val="0"/>
          <w:marRight w:val="0"/>
          <w:marTop w:val="0"/>
          <w:marBottom w:val="0"/>
          <w:divBdr>
            <w:top w:val="none" w:sz="0" w:space="0" w:color="auto"/>
            <w:left w:val="none" w:sz="0" w:space="0" w:color="auto"/>
            <w:bottom w:val="none" w:sz="0" w:space="0" w:color="auto"/>
            <w:right w:val="none" w:sz="0" w:space="0" w:color="auto"/>
          </w:divBdr>
          <w:divsChild>
            <w:div w:id="1089428845">
              <w:marLeft w:val="0"/>
              <w:marRight w:val="0"/>
              <w:marTop w:val="0"/>
              <w:marBottom w:val="0"/>
              <w:divBdr>
                <w:top w:val="none" w:sz="0" w:space="0" w:color="auto"/>
                <w:left w:val="none" w:sz="0" w:space="0" w:color="auto"/>
                <w:bottom w:val="none" w:sz="0" w:space="0" w:color="auto"/>
                <w:right w:val="none" w:sz="0" w:space="0" w:color="auto"/>
              </w:divBdr>
            </w:div>
            <w:div w:id="1179468959">
              <w:marLeft w:val="0"/>
              <w:marRight w:val="0"/>
              <w:marTop w:val="0"/>
              <w:marBottom w:val="0"/>
              <w:divBdr>
                <w:top w:val="none" w:sz="0" w:space="0" w:color="auto"/>
                <w:left w:val="none" w:sz="0" w:space="0" w:color="auto"/>
                <w:bottom w:val="none" w:sz="0" w:space="0" w:color="auto"/>
                <w:right w:val="none" w:sz="0" w:space="0" w:color="auto"/>
              </w:divBdr>
            </w:div>
            <w:div w:id="588929416">
              <w:marLeft w:val="0"/>
              <w:marRight w:val="0"/>
              <w:marTop w:val="0"/>
              <w:marBottom w:val="0"/>
              <w:divBdr>
                <w:top w:val="none" w:sz="0" w:space="0" w:color="auto"/>
                <w:left w:val="none" w:sz="0" w:space="0" w:color="auto"/>
                <w:bottom w:val="none" w:sz="0" w:space="0" w:color="auto"/>
                <w:right w:val="none" w:sz="0" w:space="0" w:color="auto"/>
              </w:divBdr>
            </w:div>
            <w:div w:id="1516462316">
              <w:marLeft w:val="0"/>
              <w:marRight w:val="0"/>
              <w:marTop w:val="0"/>
              <w:marBottom w:val="0"/>
              <w:divBdr>
                <w:top w:val="none" w:sz="0" w:space="0" w:color="auto"/>
                <w:left w:val="none" w:sz="0" w:space="0" w:color="auto"/>
                <w:bottom w:val="none" w:sz="0" w:space="0" w:color="auto"/>
                <w:right w:val="none" w:sz="0" w:space="0" w:color="auto"/>
              </w:divBdr>
            </w:div>
            <w:div w:id="1378431909">
              <w:marLeft w:val="0"/>
              <w:marRight w:val="0"/>
              <w:marTop w:val="0"/>
              <w:marBottom w:val="0"/>
              <w:divBdr>
                <w:top w:val="none" w:sz="0" w:space="0" w:color="auto"/>
                <w:left w:val="none" w:sz="0" w:space="0" w:color="auto"/>
                <w:bottom w:val="none" w:sz="0" w:space="0" w:color="auto"/>
                <w:right w:val="none" w:sz="0" w:space="0" w:color="auto"/>
              </w:divBdr>
            </w:div>
            <w:div w:id="1800609994">
              <w:marLeft w:val="0"/>
              <w:marRight w:val="0"/>
              <w:marTop w:val="0"/>
              <w:marBottom w:val="0"/>
              <w:divBdr>
                <w:top w:val="none" w:sz="0" w:space="0" w:color="auto"/>
                <w:left w:val="none" w:sz="0" w:space="0" w:color="auto"/>
                <w:bottom w:val="none" w:sz="0" w:space="0" w:color="auto"/>
                <w:right w:val="none" w:sz="0" w:space="0" w:color="auto"/>
              </w:divBdr>
            </w:div>
            <w:div w:id="199409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675737">
      <w:bodyDiv w:val="1"/>
      <w:marLeft w:val="0"/>
      <w:marRight w:val="0"/>
      <w:marTop w:val="0"/>
      <w:marBottom w:val="0"/>
      <w:divBdr>
        <w:top w:val="none" w:sz="0" w:space="0" w:color="auto"/>
        <w:left w:val="none" w:sz="0" w:space="0" w:color="auto"/>
        <w:bottom w:val="none" w:sz="0" w:space="0" w:color="auto"/>
        <w:right w:val="none" w:sz="0" w:space="0" w:color="auto"/>
      </w:divBdr>
      <w:divsChild>
        <w:div w:id="718089240">
          <w:marLeft w:val="0"/>
          <w:marRight w:val="0"/>
          <w:marTop w:val="0"/>
          <w:marBottom w:val="0"/>
          <w:divBdr>
            <w:top w:val="none" w:sz="0" w:space="0" w:color="auto"/>
            <w:left w:val="none" w:sz="0" w:space="0" w:color="auto"/>
            <w:bottom w:val="none" w:sz="0" w:space="0" w:color="auto"/>
            <w:right w:val="none" w:sz="0" w:space="0" w:color="auto"/>
          </w:divBdr>
          <w:divsChild>
            <w:div w:id="2107529905">
              <w:marLeft w:val="0"/>
              <w:marRight w:val="0"/>
              <w:marTop w:val="0"/>
              <w:marBottom w:val="0"/>
              <w:divBdr>
                <w:top w:val="none" w:sz="0" w:space="0" w:color="auto"/>
                <w:left w:val="none" w:sz="0" w:space="0" w:color="auto"/>
                <w:bottom w:val="none" w:sz="0" w:space="0" w:color="auto"/>
                <w:right w:val="none" w:sz="0" w:space="0" w:color="auto"/>
              </w:divBdr>
            </w:div>
            <w:div w:id="1757436997">
              <w:marLeft w:val="0"/>
              <w:marRight w:val="0"/>
              <w:marTop w:val="0"/>
              <w:marBottom w:val="0"/>
              <w:divBdr>
                <w:top w:val="none" w:sz="0" w:space="0" w:color="auto"/>
                <w:left w:val="none" w:sz="0" w:space="0" w:color="auto"/>
                <w:bottom w:val="none" w:sz="0" w:space="0" w:color="auto"/>
                <w:right w:val="none" w:sz="0" w:space="0" w:color="auto"/>
              </w:divBdr>
            </w:div>
            <w:div w:id="1929583480">
              <w:marLeft w:val="0"/>
              <w:marRight w:val="0"/>
              <w:marTop w:val="0"/>
              <w:marBottom w:val="0"/>
              <w:divBdr>
                <w:top w:val="none" w:sz="0" w:space="0" w:color="auto"/>
                <w:left w:val="none" w:sz="0" w:space="0" w:color="auto"/>
                <w:bottom w:val="none" w:sz="0" w:space="0" w:color="auto"/>
                <w:right w:val="none" w:sz="0" w:space="0" w:color="auto"/>
              </w:divBdr>
            </w:div>
            <w:div w:id="1769499511">
              <w:marLeft w:val="0"/>
              <w:marRight w:val="0"/>
              <w:marTop w:val="0"/>
              <w:marBottom w:val="0"/>
              <w:divBdr>
                <w:top w:val="none" w:sz="0" w:space="0" w:color="auto"/>
                <w:left w:val="none" w:sz="0" w:space="0" w:color="auto"/>
                <w:bottom w:val="none" w:sz="0" w:space="0" w:color="auto"/>
                <w:right w:val="none" w:sz="0" w:space="0" w:color="auto"/>
              </w:divBdr>
            </w:div>
            <w:div w:id="1466502780">
              <w:marLeft w:val="0"/>
              <w:marRight w:val="0"/>
              <w:marTop w:val="0"/>
              <w:marBottom w:val="0"/>
              <w:divBdr>
                <w:top w:val="none" w:sz="0" w:space="0" w:color="auto"/>
                <w:left w:val="none" w:sz="0" w:space="0" w:color="auto"/>
                <w:bottom w:val="none" w:sz="0" w:space="0" w:color="auto"/>
                <w:right w:val="none" w:sz="0" w:space="0" w:color="auto"/>
              </w:divBdr>
            </w:div>
            <w:div w:id="1043557950">
              <w:marLeft w:val="0"/>
              <w:marRight w:val="0"/>
              <w:marTop w:val="0"/>
              <w:marBottom w:val="0"/>
              <w:divBdr>
                <w:top w:val="none" w:sz="0" w:space="0" w:color="auto"/>
                <w:left w:val="none" w:sz="0" w:space="0" w:color="auto"/>
                <w:bottom w:val="none" w:sz="0" w:space="0" w:color="auto"/>
                <w:right w:val="none" w:sz="0" w:space="0" w:color="auto"/>
              </w:divBdr>
            </w:div>
            <w:div w:id="1614093801">
              <w:marLeft w:val="0"/>
              <w:marRight w:val="0"/>
              <w:marTop w:val="0"/>
              <w:marBottom w:val="0"/>
              <w:divBdr>
                <w:top w:val="none" w:sz="0" w:space="0" w:color="auto"/>
                <w:left w:val="none" w:sz="0" w:space="0" w:color="auto"/>
                <w:bottom w:val="none" w:sz="0" w:space="0" w:color="auto"/>
                <w:right w:val="none" w:sz="0" w:space="0" w:color="auto"/>
              </w:divBdr>
            </w:div>
            <w:div w:id="2056923976">
              <w:marLeft w:val="0"/>
              <w:marRight w:val="0"/>
              <w:marTop w:val="0"/>
              <w:marBottom w:val="0"/>
              <w:divBdr>
                <w:top w:val="none" w:sz="0" w:space="0" w:color="auto"/>
                <w:left w:val="none" w:sz="0" w:space="0" w:color="auto"/>
                <w:bottom w:val="none" w:sz="0" w:space="0" w:color="auto"/>
                <w:right w:val="none" w:sz="0" w:space="0" w:color="auto"/>
              </w:divBdr>
            </w:div>
            <w:div w:id="2124884340">
              <w:marLeft w:val="0"/>
              <w:marRight w:val="0"/>
              <w:marTop w:val="0"/>
              <w:marBottom w:val="0"/>
              <w:divBdr>
                <w:top w:val="none" w:sz="0" w:space="0" w:color="auto"/>
                <w:left w:val="none" w:sz="0" w:space="0" w:color="auto"/>
                <w:bottom w:val="none" w:sz="0" w:space="0" w:color="auto"/>
                <w:right w:val="none" w:sz="0" w:space="0" w:color="auto"/>
              </w:divBdr>
            </w:div>
            <w:div w:id="1821574073">
              <w:marLeft w:val="0"/>
              <w:marRight w:val="0"/>
              <w:marTop w:val="0"/>
              <w:marBottom w:val="0"/>
              <w:divBdr>
                <w:top w:val="none" w:sz="0" w:space="0" w:color="auto"/>
                <w:left w:val="none" w:sz="0" w:space="0" w:color="auto"/>
                <w:bottom w:val="none" w:sz="0" w:space="0" w:color="auto"/>
                <w:right w:val="none" w:sz="0" w:space="0" w:color="auto"/>
              </w:divBdr>
            </w:div>
            <w:div w:id="1310743662">
              <w:marLeft w:val="0"/>
              <w:marRight w:val="0"/>
              <w:marTop w:val="0"/>
              <w:marBottom w:val="0"/>
              <w:divBdr>
                <w:top w:val="none" w:sz="0" w:space="0" w:color="auto"/>
                <w:left w:val="none" w:sz="0" w:space="0" w:color="auto"/>
                <w:bottom w:val="none" w:sz="0" w:space="0" w:color="auto"/>
                <w:right w:val="none" w:sz="0" w:space="0" w:color="auto"/>
              </w:divBdr>
            </w:div>
            <w:div w:id="151725741">
              <w:marLeft w:val="0"/>
              <w:marRight w:val="0"/>
              <w:marTop w:val="0"/>
              <w:marBottom w:val="0"/>
              <w:divBdr>
                <w:top w:val="none" w:sz="0" w:space="0" w:color="auto"/>
                <w:left w:val="none" w:sz="0" w:space="0" w:color="auto"/>
                <w:bottom w:val="none" w:sz="0" w:space="0" w:color="auto"/>
                <w:right w:val="none" w:sz="0" w:space="0" w:color="auto"/>
              </w:divBdr>
            </w:div>
            <w:div w:id="1092360103">
              <w:marLeft w:val="0"/>
              <w:marRight w:val="0"/>
              <w:marTop w:val="0"/>
              <w:marBottom w:val="0"/>
              <w:divBdr>
                <w:top w:val="none" w:sz="0" w:space="0" w:color="auto"/>
                <w:left w:val="none" w:sz="0" w:space="0" w:color="auto"/>
                <w:bottom w:val="none" w:sz="0" w:space="0" w:color="auto"/>
                <w:right w:val="none" w:sz="0" w:space="0" w:color="auto"/>
              </w:divBdr>
            </w:div>
            <w:div w:id="1652247975">
              <w:marLeft w:val="0"/>
              <w:marRight w:val="0"/>
              <w:marTop w:val="0"/>
              <w:marBottom w:val="0"/>
              <w:divBdr>
                <w:top w:val="none" w:sz="0" w:space="0" w:color="auto"/>
                <w:left w:val="none" w:sz="0" w:space="0" w:color="auto"/>
                <w:bottom w:val="none" w:sz="0" w:space="0" w:color="auto"/>
                <w:right w:val="none" w:sz="0" w:space="0" w:color="auto"/>
              </w:divBdr>
            </w:div>
            <w:div w:id="440221384">
              <w:marLeft w:val="0"/>
              <w:marRight w:val="0"/>
              <w:marTop w:val="0"/>
              <w:marBottom w:val="0"/>
              <w:divBdr>
                <w:top w:val="none" w:sz="0" w:space="0" w:color="auto"/>
                <w:left w:val="none" w:sz="0" w:space="0" w:color="auto"/>
                <w:bottom w:val="none" w:sz="0" w:space="0" w:color="auto"/>
                <w:right w:val="none" w:sz="0" w:space="0" w:color="auto"/>
              </w:divBdr>
            </w:div>
            <w:div w:id="302395561">
              <w:marLeft w:val="0"/>
              <w:marRight w:val="0"/>
              <w:marTop w:val="0"/>
              <w:marBottom w:val="0"/>
              <w:divBdr>
                <w:top w:val="none" w:sz="0" w:space="0" w:color="auto"/>
                <w:left w:val="none" w:sz="0" w:space="0" w:color="auto"/>
                <w:bottom w:val="none" w:sz="0" w:space="0" w:color="auto"/>
                <w:right w:val="none" w:sz="0" w:space="0" w:color="auto"/>
              </w:divBdr>
            </w:div>
            <w:div w:id="1720669630">
              <w:marLeft w:val="0"/>
              <w:marRight w:val="0"/>
              <w:marTop w:val="0"/>
              <w:marBottom w:val="0"/>
              <w:divBdr>
                <w:top w:val="none" w:sz="0" w:space="0" w:color="auto"/>
                <w:left w:val="none" w:sz="0" w:space="0" w:color="auto"/>
                <w:bottom w:val="none" w:sz="0" w:space="0" w:color="auto"/>
                <w:right w:val="none" w:sz="0" w:space="0" w:color="auto"/>
              </w:divBdr>
            </w:div>
            <w:div w:id="1898320522">
              <w:marLeft w:val="0"/>
              <w:marRight w:val="0"/>
              <w:marTop w:val="0"/>
              <w:marBottom w:val="0"/>
              <w:divBdr>
                <w:top w:val="none" w:sz="0" w:space="0" w:color="auto"/>
                <w:left w:val="none" w:sz="0" w:space="0" w:color="auto"/>
                <w:bottom w:val="none" w:sz="0" w:space="0" w:color="auto"/>
                <w:right w:val="none" w:sz="0" w:space="0" w:color="auto"/>
              </w:divBdr>
            </w:div>
            <w:div w:id="1033846708">
              <w:marLeft w:val="0"/>
              <w:marRight w:val="0"/>
              <w:marTop w:val="0"/>
              <w:marBottom w:val="0"/>
              <w:divBdr>
                <w:top w:val="none" w:sz="0" w:space="0" w:color="auto"/>
                <w:left w:val="none" w:sz="0" w:space="0" w:color="auto"/>
                <w:bottom w:val="none" w:sz="0" w:space="0" w:color="auto"/>
                <w:right w:val="none" w:sz="0" w:space="0" w:color="auto"/>
              </w:divBdr>
            </w:div>
            <w:div w:id="1883053352">
              <w:marLeft w:val="0"/>
              <w:marRight w:val="0"/>
              <w:marTop w:val="0"/>
              <w:marBottom w:val="0"/>
              <w:divBdr>
                <w:top w:val="none" w:sz="0" w:space="0" w:color="auto"/>
                <w:left w:val="none" w:sz="0" w:space="0" w:color="auto"/>
                <w:bottom w:val="none" w:sz="0" w:space="0" w:color="auto"/>
                <w:right w:val="none" w:sz="0" w:space="0" w:color="auto"/>
              </w:divBdr>
            </w:div>
            <w:div w:id="278486530">
              <w:marLeft w:val="0"/>
              <w:marRight w:val="0"/>
              <w:marTop w:val="0"/>
              <w:marBottom w:val="0"/>
              <w:divBdr>
                <w:top w:val="none" w:sz="0" w:space="0" w:color="auto"/>
                <w:left w:val="none" w:sz="0" w:space="0" w:color="auto"/>
                <w:bottom w:val="none" w:sz="0" w:space="0" w:color="auto"/>
                <w:right w:val="none" w:sz="0" w:space="0" w:color="auto"/>
              </w:divBdr>
            </w:div>
            <w:div w:id="136844692">
              <w:marLeft w:val="0"/>
              <w:marRight w:val="0"/>
              <w:marTop w:val="0"/>
              <w:marBottom w:val="0"/>
              <w:divBdr>
                <w:top w:val="none" w:sz="0" w:space="0" w:color="auto"/>
                <w:left w:val="none" w:sz="0" w:space="0" w:color="auto"/>
                <w:bottom w:val="none" w:sz="0" w:space="0" w:color="auto"/>
                <w:right w:val="none" w:sz="0" w:space="0" w:color="auto"/>
              </w:divBdr>
            </w:div>
            <w:div w:id="1241480945">
              <w:marLeft w:val="0"/>
              <w:marRight w:val="0"/>
              <w:marTop w:val="0"/>
              <w:marBottom w:val="0"/>
              <w:divBdr>
                <w:top w:val="none" w:sz="0" w:space="0" w:color="auto"/>
                <w:left w:val="none" w:sz="0" w:space="0" w:color="auto"/>
                <w:bottom w:val="none" w:sz="0" w:space="0" w:color="auto"/>
                <w:right w:val="none" w:sz="0" w:space="0" w:color="auto"/>
              </w:divBdr>
            </w:div>
            <w:div w:id="143594454">
              <w:marLeft w:val="0"/>
              <w:marRight w:val="0"/>
              <w:marTop w:val="0"/>
              <w:marBottom w:val="0"/>
              <w:divBdr>
                <w:top w:val="none" w:sz="0" w:space="0" w:color="auto"/>
                <w:left w:val="none" w:sz="0" w:space="0" w:color="auto"/>
                <w:bottom w:val="none" w:sz="0" w:space="0" w:color="auto"/>
                <w:right w:val="none" w:sz="0" w:space="0" w:color="auto"/>
              </w:divBdr>
            </w:div>
            <w:div w:id="160777055">
              <w:marLeft w:val="0"/>
              <w:marRight w:val="0"/>
              <w:marTop w:val="0"/>
              <w:marBottom w:val="0"/>
              <w:divBdr>
                <w:top w:val="none" w:sz="0" w:space="0" w:color="auto"/>
                <w:left w:val="none" w:sz="0" w:space="0" w:color="auto"/>
                <w:bottom w:val="none" w:sz="0" w:space="0" w:color="auto"/>
                <w:right w:val="none" w:sz="0" w:space="0" w:color="auto"/>
              </w:divBdr>
            </w:div>
            <w:div w:id="817303379">
              <w:marLeft w:val="0"/>
              <w:marRight w:val="0"/>
              <w:marTop w:val="0"/>
              <w:marBottom w:val="0"/>
              <w:divBdr>
                <w:top w:val="none" w:sz="0" w:space="0" w:color="auto"/>
                <w:left w:val="none" w:sz="0" w:space="0" w:color="auto"/>
                <w:bottom w:val="none" w:sz="0" w:space="0" w:color="auto"/>
                <w:right w:val="none" w:sz="0" w:space="0" w:color="auto"/>
              </w:divBdr>
            </w:div>
            <w:div w:id="1888179912">
              <w:marLeft w:val="0"/>
              <w:marRight w:val="0"/>
              <w:marTop w:val="0"/>
              <w:marBottom w:val="0"/>
              <w:divBdr>
                <w:top w:val="none" w:sz="0" w:space="0" w:color="auto"/>
                <w:left w:val="none" w:sz="0" w:space="0" w:color="auto"/>
                <w:bottom w:val="none" w:sz="0" w:space="0" w:color="auto"/>
                <w:right w:val="none" w:sz="0" w:space="0" w:color="auto"/>
              </w:divBdr>
            </w:div>
            <w:div w:id="1247499434">
              <w:marLeft w:val="0"/>
              <w:marRight w:val="0"/>
              <w:marTop w:val="0"/>
              <w:marBottom w:val="0"/>
              <w:divBdr>
                <w:top w:val="none" w:sz="0" w:space="0" w:color="auto"/>
                <w:left w:val="none" w:sz="0" w:space="0" w:color="auto"/>
                <w:bottom w:val="none" w:sz="0" w:space="0" w:color="auto"/>
                <w:right w:val="none" w:sz="0" w:space="0" w:color="auto"/>
              </w:divBdr>
            </w:div>
            <w:div w:id="462238835">
              <w:marLeft w:val="0"/>
              <w:marRight w:val="0"/>
              <w:marTop w:val="0"/>
              <w:marBottom w:val="0"/>
              <w:divBdr>
                <w:top w:val="none" w:sz="0" w:space="0" w:color="auto"/>
                <w:left w:val="none" w:sz="0" w:space="0" w:color="auto"/>
                <w:bottom w:val="none" w:sz="0" w:space="0" w:color="auto"/>
                <w:right w:val="none" w:sz="0" w:space="0" w:color="auto"/>
              </w:divBdr>
            </w:div>
            <w:div w:id="1219632058">
              <w:marLeft w:val="0"/>
              <w:marRight w:val="0"/>
              <w:marTop w:val="0"/>
              <w:marBottom w:val="0"/>
              <w:divBdr>
                <w:top w:val="none" w:sz="0" w:space="0" w:color="auto"/>
                <w:left w:val="none" w:sz="0" w:space="0" w:color="auto"/>
                <w:bottom w:val="none" w:sz="0" w:space="0" w:color="auto"/>
                <w:right w:val="none" w:sz="0" w:space="0" w:color="auto"/>
              </w:divBdr>
            </w:div>
            <w:div w:id="816454331">
              <w:marLeft w:val="0"/>
              <w:marRight w:val="0"/>
              <w:marTop w:val="0"/>
              <w:marBottom w:val="0"/>
              <w:divBdr>
                <w:top w:val="none" w:sz="0" w:space="0" w:color="auto"/>
                <w:left w:val="none" w:sz="0" w:space="0" w:color="auto"/>
                <w:bottom w:val="none" w:sz="0" w:space="0" w:color="auto"/>
                <w:right w:val="none" w:sz="0" w:space="0" w:color="auto"/>
              </w:divBdr>
            </w:div>
            <w:div w:id="164512590">
              <w:marLeft w:val="0"/>
              <w:marRight w:val="0"/>
              <w:marTop w:val="0"/>
              <w:marBottom w:val="0"/>
              <w:divBdr>
                <w:top w:val="none" w:sz="0" w:space="0" w:color="auto"/>
                <w:left w:val="none" w:sz="0" w:space="0" w:color="auto"/>
                <w:bottom w:val="none" w:sz="0" w:space="0" w:color="auto"/>
                <w:right w:val="none" w:sz="0" w:space="0" w:color="auto"/>
              </w:divBdr>
            </w:div>
            <w:div w:id="578904615">
              <w:marLeft w:val="0"/>
              <w:marRight w:val="0"/>
              <w:marTop w:val="0"/>
              <w:marBottom w:val="0"/>
              <w:divBdr>
                <w:top w:val="none" w:sz="0" w:space="0" w:color="auto"/>
                <w:left w:val="none" w:sz="0" w:space="0" w:color="auto"/>
                <w:bottom w:val="none" w:sz="0" w:space="0" w:color="auto"/>
                <w:right w:val="none" w:sz="0" w:space="0" w:color="auto"/>
              </w:divBdr>
            </w:div>
            <w:div w:id="216939612">
              <w:marLeft w:val="0"/>
              <w:marRight w:val="0"/>
              <w:marTop w:val="0"/>
              <w:marBottom w:val="0"/>
              <w:divBdr>
                <w:top w:val="none" w:sz="0" w:space="0" w:color="auto"/>
                <w:left w:val="none" w:sz="0" w:space="0" w:color="auto"/>
                <w:bottom w:val="none" w:sz="0" w:space="0" w:color="auto"/>
                <w:right w:val="none" w:sz="0" w:space="0" w:color="auto"/>
              </w:divBdr>
            </w:div>
            <w:div w:id="895974253">
              <w:marLeft w:val="0"/>
              <w:marRight w:val="0"/>
              <w:marTop w:val="0"/>
              <w:marBottom w:val="0"/>
              <w:divBdr>
                <w:top w:val="none" w:sz="0" w:space="0" w:color="auto"/>
                <w:left w:val="none" w:sz="0" w:space="0" w:color="auto"/>
                <w:bottom w:val="none" w:sz="0" w:space="0" w:color="auto"/>
                <w:right w:val="none" w:sz="0" w:space="0" w:color="auto"/>
              </w:divBdr>
            </w:div>
            <w:div w:id="530385237">
              <w:marLeft w:val="0"/>
              <w:marRight w:val="0"/>
              <w:marTop w:val="0"/>
              <w:marBottom w:val="0"/>
              <w:divBdr>
                <w:top w:val="none" w:sz="0" w:space="0" w:color="auto"/>
                <w:left w:val="none" w:sz="0" w:space="0" w:color="auto"/>
                <w:bottom w:val="none" w:sz="0" w:space="0" w:color="auto"/>
                <w:right w:val="none" w:sz="0" w:space="0" w:color="auto"/>
              </w:divBdr>
            </w:div>
            <w:div w:id="495850712">
              <w:marLeft w:val="0"/>
              <w:marRight w:val="0"/>
              <w:marTop w:val="0"/>
              <w:marBottom w:val="0"/>
              <w:divBdr>
                <w:top w:val="none" w:sz="0" w:space="0" w:color="auto"/>
                <w:left w:val="none" w:sz="0" w:space="0" w:color="auto"/>
                <w:bottom w:val="none" w:sz="0" w:space="0" w:color="auto"/>
                <w:right w:val="none" w:sz="0" w:space="0" w:color="auto"/>
              </w:divBdr>
            </w:div>
            <w:div w:id="533159287">
              <w:marLeft w:val="0"/>
              <w:marRight w:val="0"/>
              <w:marTop w:val="0"/>
              <w:marBottom w:val="0"/>
              <w:divBdr>
                <w:top w:val="none" w:sz="0" w:space="0" w:color="auto"/>
                <w:left w:val="none" w:sz="0" w:space="0" w:color="auto"/>
                <w:bottom w:val="none" w:sz="0" w:space="0" w:color="auto"/>
                <w:right w:val="none" w:sz="0" w:space="0" w:color="auto"/>
              </w:divBdr>
            </w:div>
            <w:div w:id="140255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453684">
      <w:bodyDiv w:val="1"/>
      <w:marLeft w:val="0"/>
      <w:marRight w:val="0"/>
      <w:marTop w:val="0"/>
      <w:marBottom w:val="0"/>
      <w:divBdr>
        <w:top w:val="none" w:sz="0" w:space="0" w:color="auto"/>
        <w:left w:val="none" w:sz="0" w:space="0" w:color="auto"/>
        <w:bottom w:val="none" w:sz="0" w:space="0" w:color="auto"/>
        <w:right w:val="none" w:sz="0" w:space="0" w:color="auto"/>
      </w:divBdr>
    </w:div>
    <w:div w:id="812910937">
      <w:bodyDiv w:val="1"/>
      <w:marLeft w:val="0"/>
      <w:marRight w:val="0"/>
      <w:marTop w:val="0"/>
      <w:marBottom w:val="0"/>
      <w:divBdr>
        <w:top w:val="none" w:sz="0" w:space="0" w:color="auto"/>
        <w:left w:val="none" w:sz="0" w:space="0" w:color="auto"/>
        <w:bottom w:val="none" w:sz="0" w:space="0" w:color="auto"/>
        <w:right w:val="none" w:sz="0" w:space="0" w:color="auto"/>
      </w:divBdr>
    </w:div>
    <w:div w:id="826482292">
      <w:bodyDiv w:val="1"/>
      <w:marLeft w:val="0"/>
      <w:marRight w:val="0"/>
      <w:marTop w:val="0"/>
      <w:marBottom w:val="0"/>
      <w:divBdr>
        <w:top w:val="none" w:sz="0" w:space="0" w:color="auto"/>
        <w:left w:val="none" w:sz="0" w:space="0" w:color="auto"/>
        <w:bottom w:val="none" w:sz="0" w:space="0" w:color="auto"/>
        <w:right w:val="none" w:sz="0" w:space="0" w:color="auto"/>
      </w:divBdr>
    </w:div>
    <w:div w:id="927620801">
      <w:bodyDiv w:val="1"/>
      <w:marLeft w:val="0"/>
      <w:marRight w:val="0"/>
      <w:marTop w:val="0"/>
      <w:marBottom w:val="0"/>
      <w:divBdr>
        <w:top w:val="none" w:sz="0" w:space="0" w:color="auto"/>
        <w:left w:val="none" w:sz="0" w:space="0" w:color="auto"/>
        <w:bottom w:val="none" w:sz="0" w:space="0" w:color="auto"/>
        <w:right w:val="none" w:sz="0" w:space="0" w:color="auto"/>
      </w:divBdr>
    </w:div>
    <w:div w:id="1067915369">
      <w:bodyDiv w:val="1"/>
      <w:marLeft w:val="0"/>
      <w:marRight w:val="0"/>
      <w:marTop w:val="0"/>
      <w:marBottom w:val="0"/>
      <w:divBdr>
        <w:top w:val="none" w:sz="0" w:space="0" w:color="auto"/>
        <w:left w:val="none" w:sz="0" w:space="0" w:color="auto"/>
        <w:bottom w:val="none" w:sz="0" w:space="0" w:color="auto"/>
        <w:right w:val="none" w:sz="0" w:space="0" w:color="auto"/>
      </w:divBdr>
    </w:div>
    <w:div w:id="1172142667">
      <w:bodyDiv w:val="1"/>
      <w:marLeft w:val="0"/>
      <w:marRight w:val="0"/>
      <w:marTop w:val="0"/>
      <w:marBottom w:val="0"/>
      <w:divBdr>
        <w:top w:val="none" w:sz="0" w:space="0" w:color="auto"/>
        <w:left w:val="none" w:sz="0" w:space="0" w:color="auto"/>
        <w:bottom w:val="none" w:sz="0" w:space="0" w:color="auto"/>
        <w:right w:val="none" w:sz="0" w:space="0" w:color="auto"/>
      </w:divBdr>
    </w:div>
    <w:div w:id="1344355998">
      <w:bodyDiv w:val="1"/>
      <w:marLeft w:val="0"/>
      <w:marRight w:val="0"/>
      <w:marTop w:val="0"/>
      <w:marBottom w:val="0"/>
      <w:divBdr>
        <w:top w:val="none" w:sz="0" w:space="0" w:color="auto"/>
        <w:left w:val="none" w:sz="0" w:space="0" w:color="auto"/>
        <w:bottom w:val="none" w:sz="0" w:space="0" w:color="auto"/>
        <w:right w:val="none" w:sz="0" w:space="0" w:color="auto"/>
      </w:divBdr>
    </w:div>
    <w:div w:id="1365867320">
      <w:bodyDiv w:val="1"/>
      <w:marLeft w:val="0"/>
      <w:marRight w:val="0"/>
      <w:marTop w:val="0"/>
      <w:marBottom w:val="0"/>
      <w:divBdr>
        <w:top w:val="none" w:sz="0" w:space="0" w:color="auto"/>
        <w:left w:val="none" w:sz="0" w:space="0" w:color="auto"/>
        <w:bottom w:val="none" w:sz="0" w:space="0" w:color="auto"/>
        <w:right w:val="none" w:sz="0" w:space="0" w:color="auto"/>
      </w:divBdr>
      <w:divsChild>
        <w:div w:id="1433278588">
          <w:marLeft w:val="0"/>
          <w:marRight w:val="0"/>
          <w:marTop w:val="0"/>
          <w:marBottom w:val="0"/>
          <w:divBdr>
            <w:top w:val="none" w:sz="0" w:space="0" w:color="auto"/>
            <w:left w:val="none" w:sz="0" w:space="0" w:color="auto"/>
            <w:bottom w:val="none" w:sz="0" w:space="0" w:color="auto"/>
            <w:right w:val="none" w:sz="0" w:space="0" w:color="auto"/>
          </w:divBdr>
          <w:divsChild>
            <w:div w:id="967588216">
              <w:marLeft w:val="0"/>
              <w:marRight w:val="0"/>
              <w:marTop w:val="0"/>
              <w:marBottom w:val="0"/>
              <w:divBdr>
                <w:top w:val="none" w:sz="0" w:space="0" w:color="auto"/>
                <w:left w:val="none" w:sz="0" w:space="0" w:color="auto"/>
                <w:bottom w:val="none" w:sz="0" w:space="0" w:color="auto"/>
                <w:right w:val="none" w:sz="0" w:space="0" w:color="auto"/>
              </w:divBdr>
              <w:divsChild>
                <w:div w:id="1772309864">
                  <w:marLeft w:val="0"/>
                  <w:marRight w:val="0"/>
                  <w:marTop w:val="0"/>
                  <w:marBottom w:val="0"/>
                  <w:divBdr>
                    <w:top w:val="none" w:sz="0" w:space="0" w:color="auto"/>
                    <w:left w:val="none" w:sz="0" w:space="0" w:color="auto"/>
                    <w:bottom w:val="none" w:sz="0" w:space="0" w:color="auto"/>
                    <w:right w:val="none" w:sz="0" w:space="0" w:color="auto"/>
                  </w:divBdr>
                  <w:divsChild>
                    <w:div w:id="978614617">
                      <w:marLeft w:val="0"/>
                      <w:marRight w:val="0"/>
                      <w:marTop w:val="0"/>
                      <w:marBottom w:val="0"/>
                      <w:divBdr>
                        <w:top w:val="none" w:sz="0" w:space="0" w:color="auto"/>
                        <w:left w:val="none" w:sz="0" w:space="0" w:color="auto"/>
                        <w:bottom w:val="none" w:sz="0" w:space="0" w:color="auto"/>
                        <w:right w:val="none" w:sz="0" w:space="0" w:color="auto"/>
                      </w:divBdr>
                      <w:divsChild>
                        <w:div w:id="914512947">
                          <w:marLeft w:val="0"/>
                          <w:marRight w:val="0"/>
                          <w:marTop w:val="0"/>
                          <w:marBottom w:val="0"/>
                          <w:divBdr>
                            <w:top w:val="none" w:sz="0" w:space="0" w:color="auto"/>
                            <w:left w:val="none" w:sz="0" w:space="0" w:color="auto"/>
                            <w:bottom w:val="none" w:sz="0" w:space="0" w:color="auto"/>
                            <w:right w:val="none" w:sz="0" w:space="0" w:color="auto"/>
                          </w:divBdr>
                          <w:divsChild>
                            <w:div w:id="367145245">
                              <w:marLeft w:val="0"/>
                              <w:marRight w:val="0"/>
                              <w:marTop w:val="0"/>
                              <w:marBottom w:val="0"/>
                              <w:divBdr>
                                <w:top w:val="none" w:sz="0" w:space="0" w:color="auto"/>
                                <w:left w:val="none" w:sz="0" w:space="0" w:color="auto"/>
                                <w:bottom w:val="none" w:sz="0" w:space="0" w:color="auto"/>
                                <w:right w:val="none" w:sz="0" w:space="0" w:color="auto"/>
                              </w:divBdr>
                              <w:divsChild>
                                <w:div w:id="72070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47381966">
      <w:bodyDiv w:val="1"/>
      <w:marLeft w:val="0"/>
      <w:marRight w:val="0"/>
      <w:marTop w:val="0"/>
      <w:marBottom w:val="0"/>
      <w:divBdr>
        <w:top w:val="none" w:sz="0" w:space="0" w:color="auto"/>
        <w:left w:val="none" w:sz="0" w:space="0" w:color="auto"/>
        <w:bottom w:val="none" w:sz="0" w:space="0" w:color="auto"/>
        <w:right w:val="none" w:sz="0" w:space="0" w:color="auto"/>
      </w:divBdr>
    </w:div>
    <w:div w:id="1589117558">
      <w:bodyDiv w:val="1"/>
      <w:marLeft w:val="0"/>
      <w:marRight w:val="0"/>
      <w:marTop w:val="0"/>
      <w:marBottom w:val="0"/>
      <w:divBdr>
        <w:top w:val="none" w:sz="0" w:space="0" w:color="auto"/>
        <w:left w:val="none" w:sz="0" w:space="0" w:color="auto"/>
        <w:bottom w:val="none" w:sz="0" w:space="0" w:color="auto"/>
        <w:right w:val="none" w:sz="0" w:space="0" w:color="auto"/>
      </w:divBdr>
    </w:div>
    <w:div w:id="1608460568">
      <w:bodyDiv w:val="1"/>
      <w:marLeft w:val="0"/>
      <w:marRight w:val="0"/>
      <w:marTop w:val="0"/>
      <w:marBottom w:val="0"/>
      <w:divBdr>
        <w:top w:val="none" w:sz="0" w:space="0" w:color="auto"/>
        <w:left w:val="none" w:sz="0" w:space="0" w:color="auto"/>
        <w:bottom w:val="none" w:sz="0" w:space="0" w:color="auto"/>
        <w:right w:val="none" w:sz="0" w:space="0" w:color="auto"/>
      </w:divBdr>
    </w:div>
    <w:div w:id="1650095198">
      <w:bodyDiv w:val="1"/>
      <w:marLeft w:val="0"/>
      <w:marRight w:val="0"/>
      <w:marTop w:val="0"/>
      <w:marBottom w:val="0"/>
      <w:divBdr>
        <w:top w:val="none" w:sz="0" w:space="0" w:color="auto"/>
        <w:left w:val="none" w:sz="0" w:space="0" w:color="auto"/>
        <w:bottom w:val="none" w:sz="0" w:space="0" w:color="auto"/>
        <w:right w:val="none" w:sz="0" w:space="0" w:color="auto"/>
      </w:divBdr>
    </w:div>
    <w:div w:id="1740133534">
      <w:bodyDiv w:val="1"/>
      <w:marLeft w:val="0"/>
      <w:marRight w:val="0"/>
      <w:marTop w:val="0"/>
      <w:marBottom w:val="0"/>
      <w:divBdr>
        <w:top w:val="none" w:sz="0" w:space="0" w:color="auto"/>
        <w:left w:val="none" w:sz="0" w:space="0" w:color="auto"/>
        <w:bottom w:val="none" w:sz="0" w:space="0" w:color="auto"/>
        <w:right w:val="none" w:sz="0" w:space="0" w:color="auto"/>
      </w:divBdr>
    </w:div>
    <w:div w:id="1872572015">
      <w:bodyDiv w:val="1"/>
      <w:marLeft w:val="0"/>
      <w:marRight w:val="0"/>
      <w:marTop w:val="0"/>
      <w:marBottom w:val="0"/>
      <w:divBdr>
        <w:top w:val="none" w:sz="0" w:space="0" w:color="auto"/>
        <w:left w:val="none" w:sz="0" w:space="0" w:color="auto"/>
        <w:bottom w:val="none" w:sz="0" w:space="0" w:color="auto"/>
        <w:right w:val="none" w:sz="0" w:space="0" w:color="auto"/>
      </w:divBdr>
      <w:divsChild>
        <w:div w:id="2034766432">
          <w:marLeft w:val="0"/>
          <w:marRight w:val="0"/>
          <w:marTop w:val="0"/>
          <w:marBottom w:val="0"/>
          <w:divBdr>
            <w:top w:val="none" w:sz="0" w:space="0" w:color="auto"/>
            <w:left w:val="none" w:sz="0" w:space="0" w:color="auto"/>
            <w:bottom w:val="none" w:sz="0" w:space="0" w:color="auto"/>
            <w:right w:val="none" w:sz="0" w:space="0" w:color="auto"/>
          </w:divBdr>
          <w:divsChild>
            <w:div w:id="2041396263">
              <w:marLeft w:val="0"/>
              <w:marRight w:val="0"/>
              <w:marTop w:val="0"/>
              <w:marBottom w:val="0"/>
              <w:divBdr>
                <w:top w:val="none" w:sz="0" w:space="0" w:color="auto"/>
                <w:left w:val="none" w:sz="0" w:space="0" w:color="auto"/>
                <w:bottom w:val="none" w:sz="0" w:space="0" w:color="auto"/>
                <w:right w:val="none" w:sz="0" w:space="0" w:color="auto"/>
              </w:divBdr>
            </w:div>
            <w:div w:id="1251432888">
              <w:marLeft w:val="0"/>
              <w:marRight w:val="0"/>
              <w:marTop w:val="0"/>
              <w:marBottom w:val="0"/>
              <w:divBdr>
                <w:top w:val="none" w:sz="0" w:space="0" w:color="auto"/>
                <w:left w:val="none" w:sz="0" w:space="0" w:color="auto"/>
                <w:bottom w:val="none" w:sz="0" w:space="0" w:color="auto"/>
                <w:right w:val="none" w:sz="0" w:space="0" w:color="auto"/>
              </w:divBdr>
            </w:div>
            <w:div w:id="402145466">
              <w:marLeft w:val="0"/>
              <w:marRight w:val="0"/>
              <w:marTop w:val="0"/>
              <w:marBottom w:val="0"/>
              <w:divBdr>
                <w:top w:val="none" w:sz="0" w:space="0" w:color="auto"/>
                <w:left w:val="none" w:sz="0" w:space="0" w:color="auto"/>
                <w:bottom w:val="none" w:sz="0" w:space="0" w:color="auto"/>
                <w:right w:val="none" w:sz="0" w:space="0" w:color="auto"/>
              </w:divBdr>
            </w:div>
            <w:div w:id="1081414022">
              <w:marLeft w:val="0"/>
              <w:marRight w:val="0"/>
              <w:marTop w:val="0"/>
              <w:marBottom w:val="0"/>
              <w:divBdr>
                <w:top w:val="none" w:sz="0" w:space="0" w:color="auto"/>
                <w:left w:val="none" w:sz="0" w:space="0" w:color="auto"/>
                <w:bottom w:val="none" w:sz="0" w:space="0" w:color="auto"/>
                <w:right w:val="none" w:sz="0" w:space="0" w:color="auto"/>
              </w:divBdr>
            </w:div>
            <w:div w:id="1174537631">
              <w:marLeft w:val="0"/>
              <w:marRight w:val="0"/>
              <w:marTop w:val="0"/>
              <w:marBottom w:val="0"/>
              <w:divBdr>
                <w:top w:val="none" w:sz="0" w:space="0" w:color="auto"/>
                <w:left w:val="none" w:sz="0" w:space="0" w:color="auto"/>
                <w:bottom w:val="none" w:sz="0" w:space="0" w:color="auto"/>
                <w:right w:val="none" w:sz="0" w:space="0" w:color="auto"/>
              </w:divBdr>
            </w:div>
            <w:div w:id="958026790">
              <w:marLeft w:val="0"/>
              <w:marRight w:val="0"/>
              <w:marTop w:val="0"/>
              <w:marBottom w:val="0"/>
              <w:divBdr>
                <w:top w:val="none" w:sz="0" w:space="0" w:color="auto"/>
                <w:left w:val="none" w:sz="0" w:space="0" w:color="auto"/>
                <w:bottom w:val="none" w:sz="0" w:space="0" w:color="auto"/>
                <w:right w:val="none" w:sz="0" w:space="0" w:color="auto"/>
              </w:divBdr>
            </w:div>
            <w:div w:id="1674187008">
              <w:marLeft w:val="0"/>
              <w:marRight w:val="0"/>
              <w:marTop w:val="0"/>
              <w:marBottom w:val="0"/>
              <w:divBdr>
                <w:top w:val="none" w:sz="0" w:space="0" w:color="auto"/>
                <w:left w:val="none" w:sz="0" w:space="0" w:color="auto"/>
                <w:bottom w:val="none" w:sz="0" w:space="0" w:color="auto"/>
                <w:right w:val="none" w:sz="0" w:space="0" w:color="auto"/>
              </w:divBdr>
            </w:div>
            <w:div w:id="112743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1710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1.png"/><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endnotes" Target="endnotes.xml"/><Relationship Id="rId19" Type="http://schemas.openxmlformats.org/officeDocument/2006/relationships/image" Target="media/image2.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889D57DE9E1A14881B797115B1B804F" ma:contentTypeVersion="14" ma:contentTypeDescription="Create a new document." ma:contentTypeScope="" ma:versionID="bf6ff69b3379f979e67bd6082ab1b70d">
  <xsd:schema xmlns:xsd="http://www.w3.org/2001/XMLSchema" xmlns:xs="http://www.w3.org/2001/XMLSchema" xmlns:p="http://schemas.microsoft.com/office/2006/metadata/properties" xmlns:ns2="f42eb4a7-d5b2-4465-ae9b-855bd59dbd7d" xmlns:ns3="5bab1854-310c-4c57-96c5-093ce9bbc96b" targetNamespace="http://schemas.microsoft.com/office/2006/metadata/properties" ma:root="true" ma:fieldsID="2a2016da4468adac47e3a322bb03074c" ns2:_="" ns3:_="">
    <xsd:import namespace="f42eb4a7-d5b2-4465-ae9b-855bd59dbd7d"/>
    <xsd:import namespace="5bab1854-310c-4c57-96c5-093ce9bbc96b"/>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DateTaken" minOccurs="0"/>
                <xsd:element ref="ns2:MediaServiceLocatio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2eb4a7-d5b2-4465-ae9b-855bd59dbd7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Location" ma:index="14" nillable="true" ma:displayName="Location" ma:indexed="true"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cbd2e69d-a885-47d9-a849-8bc90acf94ca" ma:termSetId="09814cd3-568e-fe90-9814-8d621ff8fb84" ma:anchorId="fba54fb3-c3e1-fe81-a776-ca4b69148c4d" ma:open="true" ma:isKeyword="false">
      <xsd:complexType>
        <xsd:sequence>
          <xsd:element ref="pc:Terms" minOccurs="0" maxOccurs="1"/>
        </xsd:sequence>
      </xsd:complex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bab1854-310c-4c57-96c5-093ce9bbc96b"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7602dd94-6147-4b4f-b424-9a4afb44ac57}" ma:internalName="TaxCatchAll" ma:showField="CatchAllData" ma:web="5bab1854-310c-4c57-96c5-093ce9bbc96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5bab1854-310c-4c57-96c5-093ce9bbc96b" xsi:nil="true"/>
    <lcf76f155ced4ddcb4097134ff3c332f xmlns="f42eb4a7-d5b2-4465-ae9b-855bd59dbd7d">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b:Tag>Sco07</b:Tag>
    <b:SourceType>InternetSite</b:SourceType>
    <b:Guid>{A7E183C0-6EB9-44BA-8145-AA467F0BF45A}</b:Guid>
    <b:Title>Dilbert by Scott Adams</b:Title>
    <b:Year>2007</b:Year>
    <b:Author>
      <b:Author>
        <b:NameList>
          <b:Person>
            <b:Last>Adams</b:Last>
            <b:First>Scott</b:First>
          </b:Person>
        </b:NameList>
      </b:Author>
    </b:Author>
    <b:ProductionCompany>Universal Uclick</b:ProductionCompany>
    <b:Month>February</b:Month>
    <b:Day>15</b:Day>
    <b:YearAccessed>2014</b:YearAccessed>
    <b:MonthAccessed>July</b:MonthAccessed>
    <b:DayAccessed>28</b:DayAccessed>
    <b:URL>http://dilbert.com/strips/comic/2007-02-15/</b:URL>
    <b:RefOrder>1</b:RefOrder>
  </b:Source>
  <b:Source>
    <b:Tag>New14</b:Tag>
    <b:SourceType>InternetSite</b:SourceType>
    <b:Guid>{8B113C1F-A2D1-4581-A4BF-87EC40D2C857}</b:Guid>
    <b:Author>
      <b:Author>
        <b:Corporate>New Mexico Museum of Space History</b:Corporate>
      </b:Author>
    </b:Author>
    <b:Title>Theodore Von Karman</b:Title>
    <b:ProductionCompany>New Mexico Department of Cultural Affairs</b:ProductionCompany>
    <b:Year>2014</b:Year>
    <b:YearAccessed>2014</b:YearAccessed>
    <b:MonthAccessed>July</b:MonthAccessed>
    <b:DayAccessed>28</b:DayAccessed>
    <b:URL>http://www.nmspacemuseum.org/halloffame/detail.php?id=31</b:URL>
    <b:RefOrder>2</b:RefOrder>
  </b:Source>
  <b:Source>
    <b:Tag>IEE14</b:Tag>
    <b:SourceType>InternetSite</b:SourceType>
    <b:Guid>{567CB668-696B-4B38-B738-18834D681A70}</b:Guid>
    <b:Author>
      <b:Author>
        <b:Corporate>IEEE Professional Communication Society</b:Corporate>
      </b:Author>
    </b:Author>
    <b:Title>Communication Resources for Engineers: Write Clearly and Concisely</b:Title>
    <b:Year>2014</b:Year>
    <b:YearAccessed>2014</b:YearAccessed>
    <b:MonthAccessed>July</b:MonthAccessed>
    <b:DayAccessed>28</b:DayAccessed>
    <b:URL>http://pcs.ieee.org/communication-resources-for-engineers/style/write-clearly-and-concisely/</b:URL>
    <b:RefOrder>3</b:RefOrder>
  </b:Source>
</b:Sources>
</file>

<file path=customXml/itemProps1.xml><?xml version="1.0" encoding="utf-8"?>
<ds:datastoreItem xmlns:ds="http://schemas.openxmlformats.org/officeDocument/2006/customXml" ds:itemID="{35A9A240-5EC5-43F7-9B46-0DD93D98B4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2eb4a7-d5b2-4465-ae9b-855bd59dbd7d"/>
    <ds:schemaRef ds:uri="5bab1854-310c-4c57-96c5-093ce9bbc9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0FC9DFC-F04F-48D3-9649-A3D77FCABA7B}">
  <ds:schemaRefs>
    <ds:schemaRef ds:uri="http://schemas.microsoft.com/office/2006/metadata/properties"/>
    <ds:schemaRef ds:uri="http://schemas.microsoft.com/office/infopath/2007/PartnerControls"/>
    <ds:schemaRef ds:uri="5bab1854-310c-4c57-96c5-093ce9bbc96b"/>
    <ds:schemaRef ds:uri="f42eb4a7-d5b2-4465-ae9b-855bd59dbd7d"/>
  </ds:schemaRefs>
</ds:datastoreItem>
</file>

<file path=customXml/itemProps3.xml><?xml version="1.0" encoding="utf-8"?>
<ds:datastoreItem xmlns:ds="http://schemas.openxmlformats.org/officeDocument/2006/customXml" ds:itemID="{099F6650-CDCA-4439-BB24-B7B112F9356E}">
  <ds:schemaRefs>
    <ds:schemaRef ds:uri="http://schemas.microsoft.com/sharepoint/v3/contenttype/forms"/>
  </ds:schemaRefs>
</ds:datastoreItem>
</file>

<file path=customXml/itemProps4.xml><?xml version="1.0" encoding="utf-8"?>
<ds:datastoreItem xmlns:ds="http://schemas.openxmlformats.org/officeDocument/2006/customXml" ds:itemID="{C9C84051-3064-442C-ACCE-33CD59FA5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8</TotalTime>
  <Pages>19</Pages>
  <Words>4007</Words>
  <Characters>22843</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Robert Ashton</dc:creator>
  <cp:keywords/>
  <dc:description/>
  <cp:lastModifiedBy>Hendrix Gryspeerdt</cp:lastModifiedBy>
  <cp:revision>687</cp:revision>
  <cp:lastPrinted>2014-07-30T14:48:00Z</cp:lastPrinted>
  <dcterms:created xsi:type="dcterms:W3CDTF">2021-09-11T17:20:00Z</dcterms:created>
  <dcterms:modified xsi:type="dcterms:W3CDTF">2023-12-04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wmOOazc"/&gt;&lt;style id="http://www.zotero.org/styles/ieee" locale="en-US" hasBibliography="1" bibliographyStyleHasBeenSet="1"/&gt;&lt;prefs&gt;&lt;pref name="fieldType" value="Field"/&gt;&lt;/prefs&gt;&lt;/data&gt;</vt:lpwstr>
  </property>
  <property fmtid="{D5CDD505-2E9C-101B-9397-08002B2CF9AE}" pid="3" name="ContentTypeId">
    <vt:lpwstr>0x010100B889D57DE9E1A14881B797115B1B804F</vt:lpwstr>
  </property>
  <property fmtid="{D5CDD505-2E9C-101B-9397-08002B2CF9AE}" pid="4" name="MediaServiceImageTags">
    <vt:lpwstr/>
  </property>
</Properties>
</file>